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77E0E" w:rsidRPr="0007329E" w:rsidRDefault="00477E0E" w:rsidP="00477E0E">
      <w:pPr>
        <w:pStyle w:val="Cuerpo"/>
        <w:spacing w:line="360" w:lineRule="auto"/>
        <w:rPr>
          <w:rStyle w:val="Ninguno"/>
          <w:b/>
          <w:bCs/>
        </w:rPr>
      </w:pPr>
      <w:bookmarkStart w:id="0" w:name="_GoBack"/>
      <w:bookmarkEnd w:id="0"/>
      <w:r w:rsidRPr="0007329E">
        <w:rPr>
          <w:rStyle w:val="Ninguno"/>
          <w:b/>
          <w:bCs/>
        </w:rPr>
        <w:t xml:space="preserve">The Influence of </w:t>
      </w:r>
      <w:proofErr w:type="spellStart"/>
      <w:r>
        <w:rPr>
          <w:rStyle w:val="Ninguno"/>
          <w:b/>
          <w:bCs/>
        </w:rPr>
        <w:t>Isoconcentration</w:t>
      </w:r>
      <w:proofErr w:type="spellEnd"/>
      <w:r>
        <w:rPr>
          <w:rStyle w:val="Ninguno"/>
          <w:b/>
          <w:bCs/>
        </w:rPr>
        <w:t xml:space="preserve"> S</w:t>
      </w:r>
      <w:r w:rsidRPr="0007329E">
        <w:rPr>
          <w:rStyle w:val="Ninguno"/>
          <w:b/>
          <w:bCs/>
        </w:rPr>
        <w:t>urface Selection in Quantitative Outputs from Proximity Histograms</w:t>
      </w:r>
      <w:r>
        <w:rPr>
          <w:rStyle w:val="Ninguno"/>
          <w:b/>
          <w:bCs/>
        </w:rPr>
        <w:t xml:space="preserve"> </w:t>
      </w:r>
      <w:r w:rsidR="00646CCF">
        <w:rPr>
          <w:rStyle w:val="Ninguno"/>
          <w:b/>
          <w:bCs/>
        </w:rPr>
        <w:t>(</w:t>
      </w:r>
      <w:r w:rsidR="007915EE">
        <w:rPr>
          <w:rStyle w:val="Ninguno"/>
          <w:b/>
          <w:bCs/>
        </w:rPr>
        <w:t>Appendix</w:t>
      </w:r>
      <w:r w:rsidR="00646CCF">
        <w:rPr>
          <w:rStyle w:val="Ninguno"/>
          <w:b/>
          <w:bCs/>
        </w:rPr>
        <w:t>)</w:t>
      </w:r>
    </w:p>
    <w:p w:rsidR="00477E0E" w:rsidRPr="0007329E" w:rsidRDefault="00477E0E" w:rsidP="00477E0E">
      <w:pPr>
        <w:pStyle w:val="Cuerpo"/>
        <w:spacing w:line="360" w:lineRule="auto"/>
        <w:rPr>
          <w:rStyle w:val="Ninguno"/>
          <w:i/>
          <w:iCs/>
          <w:vertAlign w:val="superscript"/>
        </w:rPr>
      </w:pPr>
      <w:r w:rsidRPr="0007329E">
        <w:rPr>
          <w:rStyle w:val="Ninguno"/>
          <w:i/>
          <w:iCs/>
        </w:rPr>
        <w:t>Dallin J. Barton</w:t>
      </w:r>
      <w:r w:rsidRPr="0007329E">
        <w:rPr>
          <w:rStyle w:val="Ninguno"/>
          <w:i/>
          <w:iCs/>
          <w:vertAlign w:val="superscript"/>
        </w:rPr>
        <w:t>1</w:t>
      </w:r>
      <w:r w:rsidRPr="0007329E">
        <w:rPr>
          <w:rStyle w:val="Ninguno"/>
          <w:i/>
          <w:iCs/>
        </w:rPr>
        <w:t>, B. Chad Hornbuckle</w:t>
      </w:r>
      <w:r w:rsidRPr="0007329E">
        <w:rPr>
          <w:rStyle w:val="Ninguno"/>
          <w:i/>
          <w:iCs/>
          <w:vertAlign w:val="superscript"/>
        </w:rPr>
        <w:t>2</w:t>
      </w:r>
      <w:r w:rsidRPr="0007329E">
        <w:rPr>
          <w:rStyle w:val="Ninguno"/>
          <w:i/>
          <w:iCs/>
        </w:rPr>
        <w:t>, Kristopher A. Darling</w:t>
      </w:r>
      <w:r w:rsidRPr="0007329E">
        <w:rPr>
          <w:rStyle w:val="Ninguno"/>
          <w:i/>
          <w:iCs/>
          <w:vertAlign w:val="superscript"/>
        </w:rPr>
        <w:t>2</w:t>
      </w:r>
      <w:r w:rsidRPr="0007329E">
        <w:rPr>
          <w:rStyle w:val="Ninguno"/>
          <w:i/>
          <w:iCs/>
        </w:rPr>
        <w:t>, and Gregory B. Thompson</w:t>
      </w:r>
      <w:r w:rsidRPr="0007329E">
        <w:rPr>
          <w:rStyle w:val="Ninguno"/>
          <w:i/>
          <w:iCs/>
          <w:vertAlign w:val="superscript"/>
        </w:rPr>
        <w:t>1</w:t>
      </w:r>
    </w:p>
    <w:p w:rsidR="00477E0E" w:rsidRPr="0007329E" w:rsidRDefault="00477E0E" w:rsidP="00477E0E">
      <w:pPr>
        <w:pStyle w:val="Cuerpo"/>
        <w:spacing w:line="360" w:lineRule="auto"/>
        <w:rPr>
          <w:rStyle w:val="Ninguno"/>
          <w:i/>
          <w:iCs/>
        </w:rPr>
      </w:pPr>
      <w:r w:rsidRPr="0007329E">
        <w:rPr>
          <w:rStyle w:val="Ninguno"/>
          <w:i/>
          <w:iCs/>
        </w:rPr>
        <w:t>1) The University of Alabama, Department of Metallurgical &amp; Materials Engineering, Box 870202 Tuscaloosa, AL 35487-0200, USA</w:t>
      </w:r>
    </w:p>
    <w:p w:rsidR="0059138C" w:rsidRDefault="00477E0E" w:rsidP="008320A4">
      <w:pPr>
        <w:pStyle w:val="Cuerpo"/>
        <w:spacing w:line="360" w:lineRule="auto"/>
        <w:rPr>
          <w:rStyle w:val="Ninguno"/>
          <w:i/>
          <w:iCs/>
        </w:rPr>
      </w:pPr>
      <w:r w:rsidRPr="0007329E">
        <w:rPr>
          <w:rStyle w:val="Ninguno"/>
          <w:i/>
          <w:iCs/>
        </w:rPr>
        <w:t>2) United States Army Research Laboratory, Weapons and Materials Research Directorate, RDRL-WMM-B Aberdeen Proving Grounds, Aberdeen Proving Grounds, MD, 21005-5069, USA</w:t>
      </w:r>
    </w:p>
    <w:p w:rsidR="0028499C" w:rsidRPr="0028499C" w:rsidRDefault="00206007" w:rsidP="008320A4">
      <w:pPr>
        <w:pStyle w:val="Cuerpo"/>
        <w:spacing w:line="360" w:lineRule="auto"/>
        <w:rPr>
          <w:iCs/>
        </w:rPr>
      </w:pPr>
      <w:r>
        <w:rPr>
          <w:rStyle w:val="Ninguno"/>
          <w:iCs/>
        </w:rPr>
        <w:t>A</w:t>
      </w:r>
      <w:r w:rsidR="0028499C">
        <w:rPr>
          <w:rStyle w:val="Ninguno"/>
          <w:iCs/>
        </w:rPr>
        <w:t>.1 Individual particle analysis</w:t>
      </w:r>
    </w:p>
    <w:p w:rsidR="0059138C" w:rsidRPr="00D75B6B" w:rsidRDefault="007915EE" w:rsidP="0059138C">
      <w:pPr>
        <w:pStyle w:val="Cuerpo"/>
        <w:spacing w:line="240" w:lineRule="auto"/>
      </w:pPr>
      <w:r>
        <w:rPr>
          <w:b/>
        </w:rPr>
        <w:t>Table A</w:t>
      </w:r>
      <w:r w:rsidR="00477E0E">
        <w:rPr>
          <w:b/>
        </w:rPr>
        <w:t xml:space="preserve">.1: </w:t>
      </w:r>
      <w:proofErr w:type="spellStart"/>
      <w:r w:rsidR="008320A4">
        <w:t>Zr</w:t>
      </w:r>
      <w:proofErr w:type="spellEnd"/>
      <w:r w:rsidR="008320A4">
        <w:t xml:space="preserve"> </w:t>
      </w:r>
      <w:proofErr w:type="spellStart"/>
      <w:r w:rsidR="008320A4">
        <w:t>Isovalue</w:t>
      </w:r>
      <w:proofErr w:type="spellEnd"/>
      <w:r w:rsidR="008320A4">
        <w:t>, volume and composition for each individual particle labelled in Figure 9(a)</w:t>
      </w:r>
    </w:p>
    <w:p w:rsidR="0059138C" w:rsidRDefault="0059138C" w:rsidP="00477E0E"/>
    <w:tbl>
      <w:tblPr>
        <w:tblStyle w:val="TableGrid"/>
        <w:tblW w:w="8508" w:type="dxa"/>
        <w:tblLook w:val="04A0" w:firstRow="1" w:lastRow="0" w:firstColumn="1" w:lastColumn="0" w:noHBand="0" w:noVBand="1"/>
      </w:tblPr>
      <w:tblGrid>
        <w:gridCol w:w="2049"/>
        <w:gridCol w:w="1517"/>
        <w:gridCol w:w="1770"/>
        <w:gridCol w:w="3172"/>
      </w:tblGrid>
      <w:tr w:rsidR="008320A4" w:rsidTr="00542154">
        <w:trPr>
          <w:trHeight w:val="350"/>
        </w:trPr>
        <w:tc>
          <w:tcPr>
            <w:tcW w:w="2049" w:type="dxa"/>
            <w:vAlign w:val="center"/>
          </w:tcPr>
          <w:p w:rsidR="008320A4" w:rsidRPr="003346EB" w:rsidRDefault="008320A4" w:rsidP="00542154">
            <w:pPr>
              <w:jc w:val="center"/>
              <w:rPr>
                <w:b/>
              </w:rPr>
            </w:pPr>
            <w:r w:rsidRPr="003346EB">
              <w:rPr>
                <w:b/>
              </w:rPr>
              <w:t>Particle Number</w:t>
            </w:r>
          </w:p>
        </w:tc>
        <w:tc>
          <w:tcPr>
            <w:tcW w:w="1517" w:type="dxa"/>
            <w:vAlign w:val="center"/>
          </w:tcPr>
          <w:p w:rsidR="008320A4" w:rsidRPr="003346EB" w:rsidRDefault="008320A4" w:rsidP="00542154">
            <w:pPr>
              <w:jc w:val="center"/>
              <w:rPr>
                <w:b/>
              </w:rPr>
            </w:pPr>
            <w:proofErr w:type="spellStart"/>
            <w:r w:rsidRPr="003346EB">
              <w:rPr>
                <w:b/>
              </w:rPr>
              <w:t>Zr</w:t>
            </w:r>
            <w:proofErr w:type="spellEnd"/>
            <w:r w:rsidRPr="003346EB">
              <w:rPr>
                <w:b/>
              </w:rPr>
              <w:t xml:space="preserve"> </w:t>
            </w:r>
            <w:proofErr w:type="spellStart"/>
            <w:r w:rsidRPr="003346EB">
              <w:rPr>
                <w:b/>
              </w:rPr>
              <w:t>Isovalue</w:t>
            </w:r>
            <w:proofErr w:type="spellEnd"/>
          </w:p>
        </w:tc>
        <w:tc>
          <w:tcPr>
            <w:tcW w:w="1770" w:type="dxa"/>
            <w:vAlign w:val="center"/>
          </w:tcPr>
          <w:p w:rsidR="008320A4" w:rsidRPr="003346EB" w:rsidRDefault="008320A4" w:rsidP="00542154">
            <w:pPr>
              <w:jc w:val="center"/>
              <w:rPr>
                <w:b/>
              </w:rPr>
            </w:pPr>
            <w:r w:rsidRPr="003346EB">
              <w:rPr>
                <w:b/>
              </w:rPr>
              <w:t>Volume (nm</w:t>
            </w:r>
            <w:r w:rsidRPr="003346EB">
              <w:rPr>
                <w:b/>
                <w:vertAlign w:val="superscript"/>
              </w:rPr>
              <w:t>3</w:t>
            </w:r>
            <w:r w:rsidRPr="003346EB">
              <w:rPr>
                <w:b/>
              </w:rPr>
              <w:t>)</w:t>
            </w:r>
          </w:p>
        </w:tc>
        <w:tc>
          <w:tcPr>
            <w:tcW w:w="3172" w:type="dxa"/>
            <w:vAlign w:val="center"/>
          </w:tcPr>
          <w:p w:rsidR="008320A4" w:rsidRPr="003346EB" w:rsidRDefault="008320A4" w:rsidP="00542154">
            <w:pPr>
              <w:jc w:val="center"/>
              <w:rPr>
                <w:b/>
              </w:rPr>
            </w:pPr>
            <w:proofErr w:type="spellStart"/>
            <w:r w:rsidRPr="003346EB">
              <w:rPr>
                <w:b/>
              </w:rPr>
              <w:t>Zr</w:t>
            </w:r>
            <w:proofErr w:type="spellEnd"/>
            <w:r w:rsidRPr="003346EB">
              <w:rPr>
                <w:b/>
              </w:rPr>
              <w:t xml:space="preserve"> Composition (at.%)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bookmarkStart w:id="1" w:name="_Hlk528260418"/>
            <w:r>
              <w:t>1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41.17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14.04 ± 3.80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2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2.54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9.15 ± 6.93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3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76.57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14.78 ± 3.68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4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1.5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341.046</w:t>
            </w:r>
          </w:p>
        </w:tc>
        <w:tc>
          <w:tcPr>
            <w:tcW w:w="3172" w:type="dxa"/>
            <w:vAlign w:val="center"/>
          </w:tcPr>
          <w:p w:rsidR="008320A4" w:rsidRPr="00455AC9" w:rsidRDefault="008320A4" w:rsidP="00542154">
            <w:pPr>
              <w:jc w:val="center"/>
              <w:rPr>
                <w:b/>
              </w:rPr>
            </w:pPr>
            <w:r>
              <w:t>24.97 ± 7.19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5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1.5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127.416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30.56 ± 10.70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6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1.5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91.502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20.65 ± 9.35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7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7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229.690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27.08 ± 4.95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8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2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48.730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28.13 ± 11.21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9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2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94.446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26.66 ± 10.81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0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5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42.388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35.88 ± 14.07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1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11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3695.117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32.15 ± 1.13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2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5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145.044</w:t>
            </w:r>
          </w:p>
        </w:tc>
        <w:tc>
          <w:tcPr>
            <w:tcW w:w="3172" w:type="dxa"/>
            <w:vAlign w:val="center"/>
          </w:tcPr>
          <w:p w:rsidR="008320A4" w:rsidRPr="00455AC9" w:rsidRDefault="008320A4" w:rsidP="00542154">
            <w:pPr>
              <w:jc w:val="center"/>
            </w:pPr>
            <w:r>
              <w:t>14.26 ± 2.83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3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5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85.279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18.95 ± 5.08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4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0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80.85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33.08 ± 11.61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5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5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78.125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16.18 ± 5.50</w:t>
            </w:r>
          </w:p>
        </w:tc>
      </w:tr>
      <w:tr w:rsidR="008320A4" w:rsidTr="008320A4">
        <w:trPr>
          <w:trHeight w:hRule="exact" w:val="432"/>
        </w:trPr>
        <w:tc>
          <w:tcPr>
            <w:tcW w:w="2049" w:type="dxa"/>
            <w:vAlign w:val="center"/>
          </w:tcPr>
          <w:p w:rsidR="008320A4" w:rsidRDefault="008320A4" w:rsidP="00542154">
            <w:pPr>
              <w:jc w:val="center"/>
            </w:pPr>
            <w:r>
              <w:t>16</w:t>
            </w:r>
          </w:p>
        </w:tc>
        <w:tc>
          <w:tcPr>
            <w:tcW w:w="1517" w:type="dxa"/>
            <w:vAlign w:val="center"/>
          </w:tcPr>
          <w:p w:rsidR="008320A4" w:rsidRDefault="008320A4" w:rsidP="00542154">
            <w:pPr>
              <w:jc w:val="center"/>
            </w:pPr>
            <w:r>
              <w:t>3.5</w:t>
            </w:r>
          </w:p>
        </w:tc>
        <w:tc>
          <w:tcPr>
            <w:tcW w:w="1770" w:type="dxa"/>
            <w:vAlign w:val="center"/>
          </w:tcPr>
          <w:p w:rsidR="008320A4" w:rsidRDefault="008320A4" w:rsidP="00542154">
            <w:pPr>
              <w:jc w:val="center"/>
            </w:pPr>
            <w:r>
              <w:t>94.775</w:t>
            </w:r>
          </w:p>
        </w:tc>
        <w:tc>
          <w:tcPr>
            <w:tcW w:w="3172" w:type="dxa"/>
            <w:vAlign w:val="center"/>
          </w:tcPr>
          <w:p w:rsidR="008320A4" w:rsidRDefault="008320A4" w:rsidP="00542154">
            <w:pPr>
              <w:jc w:val="center"/>
            </w:pPr>
            <w:r>
              <w:t>11.60 ± 3.13</w:t>
            </w:r>
          </w:p>
        </w:tc>
      </w:tr>
      <w:bookmarkEnd w:id="1"/>
    </w:tbl>
    <w:p w:rsidR="0028499C" w:rsidRDefault="0028499C" w:rsidP="00477E0E"/>
    <w:p w:rsidR="0028499C" w:rsidRDefault="00206007" w:rsidP="0028499C">
      <w:r>
        <w:lastRenderedPageBreak/>
        <w:t>A</w:t>
      </w:r>
      <w:r w:rsidR="0028499C">
        <w:t>.2 Chemical Randomizing Code</w:t>
      </w:r>
    </w:p>
    <w:p w:rsidR="0028499C" w:rsidRDefault="0028499C" w:rsidP="0028499C"/>
    <w:p w:rsidR="0028499C" w:rsidRDefault="0028499C" w:rsidP="0028499C">
      <w:r>
        <w:t xml:space="preserve">The first method is keeping the same positions and randomizing the mass-to-charge positions. The file format is written </w:t>
      </w:r>
      <w:proofErr w:type="gramStart"/>
      <w:r>
        <w:t>as .</w:t>
      </w:r>
      <w:proofErr w:type="spellStart"/>
      <w:r>
        <w:t>pos</w:t>
      </w:r>
      <w:proofErr w:type="spellEnd"/>
      <w:proofErr w:type="gramEnd"/>
      <w:r>
        <w:t xml:space="preserve"> converted to .csv files using IVAS. These files have four columns: x position, y position, z position, and mass-to-charge ratio. Changing a file of ~75 million ions in this manner took about 30 minutes with a 2.2 GHz processor.</w:t>
      </w:r>
    </w:p>
    <w:p w:rsidR="0028499C" w:rsidRDefault="0028499C" w:rsidP="0028499C">
      <w:r>
        <w:t xml:space="preserve">This is the code written in Python 3.6 and ran on a UNIX system, </w:t>
      </w:r>
      <w:proofErr w:type="spellStart"/>
      <w:r>
        <w:t>MacOS</w:t>
      </w:r>
      <w:proofErr w:type="spellEnd"/>
      <w:r>
        <w:t>.</w:t>
      </w:r>
    </w:p>
    <w:p w:rsidR="0028499C" w:rsidRDefault="0028499C" w:rsidP="0028499C"/>
    <w:p w:rsidR="0028499C" w:rsidRPr="001A4D7A" w:rsidRDefault="0028499C" w:rsidP="0028499C">
      <w:proofErr w:type="gramStart"/>
      <w:r w:rsidRPr="001A4D7A">
        <w:t>#!/</w:t>
      </w:r>
      <w:proofErr w:type="spellStart"/>
      <w:proofErr w:type="gramEnd"/>
      <w:r w:rsidRPr="001A4D7A">
        <w:t>usr</w:t>
      </w:r>
      <w:proofErr w:type="spellEnd"/>
      <w:r w:rsidRPr="001A4D7A">
        <w:t>/bin/</w:t>
      </w:r>
      <w:proofErr w:type="spellStart"/>
      <w:r w:rsidRPr="001A4D7A">
        <w:t>env</w:t>
      </w:r>
      <w:proofErr w:type="spellEnd"/>
      <w:r w:rsidRPr="001A4D7A">
        <w:t xml:space="preserve"> python3</w:t>
      </w:r>
    </w:p>
    <w:p w:rsidR="0028499C" w:rsidRDefault="0028499C" w:rsidP="0028499C">
      <w:r w:rsidRPr="001A4D7A">
        <w:t># -*- coding: utf-8 -*-</w:t>
      </w:r>
    </w:p>
    <w:p w:rsidR="0028499C" w:rsidRDefault="0028499C" w:rsidP="0028499C"/>
    <w:p w:rsidR="0028499C" w:rsidRPr="00337BC4" w:rsidRDefault="0028499C" w:rsidP="0028499C">
      <w:r>
        <w:t>#import stuff</w:t>
      </w:r>
    </w:p>
    <w:p w:rsidR="0028499C" w:rsidRPr="00337BC4" w:rsidRDefault="0028499C" w:rsidP="0028499C">
      <w:r w:rsidRPr="00337BC4">
        <w:t xml:space="preserve">import pandas as </w:t>
      </w:r>
      <w:proofErr w:type="spellStart"/>
      <w:r w:rsidRPr="00337BC4">
        <w:t>pd</w:t>
      </w:r>
      <w:proofErr w:type="spellEnd"/>
    </w:p>
    <w:p w:rsidR="0028499C" w:rsidRPr="00337BC4" w:rsidRDefault="0028499C" w:rsidP="0028499C">
      <w:r w:rsidRPr="00337BC4">
        <w:t xml:space="preserve">from </w:t>
      </w:r>
      <w:proofErr w:type="spellStart"/>
      <w:r w:rsidRPr="00337BC4">
        <w:t>sqlalchemy</w:t>
      </w:r>
      <w:proofErr w:type="spellEnd"/>
      <w:r w:rsidRPr="00337BC4">
        <w:t xml:space="preserve"> import </w:t>
      </w:r>
      <w:proofErr w:type="spellStart"/>
      <w:r w:rsidRPr="00337BC4">
        <w:t>create_engine</w:t>
      </w:r>
      <w:proofErr w:type="spellEnd"/>
    </w:p>
    <w:p w:rsidR="0028499C" w:rsidRPr="00337BC4" w:rsidRDefault="0028499C" w:rsidP="0028499C">
      <w:r>
        <w:t>import random</w:t>
      </w:r>
    </w:p>
    <w:p w:rsidR="0028499C" w:rsidRPr="00337BC4" w:rsidRDefault="0028499C" w:rsidP="0028499C">
      <w:r w:rsidRPr="00337BC4">
        <w:t>import sqlite3</w:t>
      </w:r>
    </w:p>
    <w:p w:rsidR="0028499C" w:rsidRPr="00337BC4" w:rsidRDefault="0028499C" w:rsidP="0028499C">
      <w:r w:rsidRPr="00337BC4">
        <w:t xml:space="preserve">from pandas.io import </w:t>
      </w:r>
      <w:proofErr w:type="spellStart"/>
      <w:r w:rsidRPr="00337BC4">
        <w:t>sql</w:t>
      </w:r>
      <w:proofErr w:type="spellEnd"/>
    </w:p>
    <w:p w:rsidR="0028499C" w:rsidRPr="00337BC4" w:rsidRDefault="0028499C" w:rsidP="0028499C">
      <w:r w:rsidRPr="00337BC4">
        <w:t xml:space="preserve">import </w:t>
      </w:r>
      <w:proofErr w:type="spellStart"/>
      <w:r w:rsidRPr="00337BC4">
        <w:t>subprocess</w:t>
      </w:r>
      <w:proofErr w:type="spellEnd"/>
    </w:p>
    <w:p w:rsidR="0028499C" w:rsidRPr="00337BC4" w:rsidRDefault="0028499C" w:rsidP="0028499C">
      <w:r w:rsidRPr="00337BC4">
        <w:t xml:space="preserve">import </w:t>
      </w:r>
      <w:proofErr w:type="spellStart"/>
      <w:r w:rsidRPr="00337BC4">
        <w:t>numpy</w:t>
      </w:r>
      <w:proofErr w:type="spellEnd"/>
      <w:r w:rsidRPr="00337BC4">
        <w:t xml:space="preserve"> as np</w:t>
      </w:r>
    </w:p>
    <w:p w:rsidR="0028499C" w:rsidRPr="00337BC4" w:rsidRDefault="0028499C" w:rsidP="0028499C">
      <w:r w:rsidRPr="00337BC4">
        <w:t xml:space="preserve">import </w:t>
      </w:r>
      <w:proofErr w:type="spellStart"/>
      <w:r w:rsidRPr="00337BC4">
        <w:t>uuid</w:t>
      </w:r>
      <w:proofErr w:type="spellEnd"/>
    </w:p>
    <w:p w:rsidR="0028499C" w:rsidRPr="00337BC4" w:rsidRDefault="0028499C" w:rsidP="0028499C">
      <w:r w:rsidRPr="00337BC4">
        <w:t>import csv</w:t>
      </w:r>
    </w:p>
    <w:p w:rsidR="0028499C" w:rsidRPr="00337BC4" w:rsidRDefault="0028499C" w:rsidP="0028499C">
      <w:r w:rsidRPr="00337BC4">
        <w:t xml:space="preserve">import </w:t>
      </w:r>
      <w:proofErr w:type="spellStart"/>
      <w:r w:rsidRPr="00337BC4">
        <w:t>os</w:t>
      </w:r>
      <w:proofErr w:type="spellEnd"/>
    </w:p>
    <w:p w:rsidR="0028499C" w:rsidRDefault="0028499C" w:rsidP="0028499C"/>
    <w:p w:rsidR="0028499C" w:rsidRPr="00337BC4" w:rsidRDefault="0028499C" w:rsidP="0028499C">
      <w:r>
        <w:t xml:space="preserve">#set constants    </w:t>
      </w:r>
    </w:p>
    <w:p w:rsidR="0028499C" w:rsidRPr="00337BC4" w:rsidRDefault="0028499C" w:rsidP="0028499C">
      <w:proofErr w:type="spellStart"/>
      <w:r w:rsidRPr="00337BC4">
        <w:t>total_sum</w:t>
      </w:r>
      <w:proofErr w:type="spellEnd"/>
      <w:r w:rsidRPr="00337BC4">
        <w:t xml:space="preserve"> = 0</w:t>
      </w:r>
    </w:p>
    <w:p w:rsidR="0028499C" w:rsidRPr="00337BC4" w:rsidRDefault="0028499C" w:rsidP="0028499C">
      <w:r w:rsidRPr="00337BC4">
        <w:t>loading = 0</w:t>
      </w:r>
    </w:p>
    <w:p w:rsidR="0028499C" w:rsidRPr="00337BC4" w:rsidRDefault="0028499C" w:rsidP="0028499C">
      <w:proofErr w:type="spellStart"/>
      <w:r w:rsidRPr="00337BC4">
        <w:t>loadingcvs</w:t>
      </w:r>
      <w:proofErr w:type="spellEnd"/>
      <w:r w:rsidRPr="00337BC4">
        <w:t xml:space="preserve"> = 0</w:t>
      </w:r>
    </w:p>
    <w:p w:rsidR="0028499C" w:rsidRPr="00337BC4" w:rsidRDefault="0028499C" w:rsidP="0028499C">
      <w:proofErr w:type="spellStart"/>
      <w:r w:rsidRPr="00337BC4">
        <w:t>maxx</w:t>
      </w:r>
      <w:proofErr w:type="spellEnd"/>
      <w:r w:rsidRPr="00337BC4">
        <w:t xml:space="preserve"> = 0</w:t>
      </w:r>
    </w:p>
    <w:p w:rsidR="0028499C" w:rsidRPr="00337BC4" w:rsidRDefault="0028499C" w:rsidP="0028499C">
      <w:proofErr w:type="spellStart"/>
      <w:r w:rsidRPr="00337BC4">
        <w:t>maxy</w:t>
      </w:r>
      <w:proofErr w:type="spellEnd"/>
      <w:r w:rsidRPr="00337BC4">
        <w:t xml:space="preserve"> = 0</w:t>
      </w:r>
    </w:p>
    <w:p w:rsidR="0028499C" w:rsidRPr="00337BC4" w:rsidRDefault="0028499C" w:rsidP="0028499C">
      <w:proofErr w:type="spellStart"/>
      <w:r w:rsidRPr="00337BC4">
        <w:lastRenderedPageBreak/>
        <w:t>maxz</w:t>
      </w:r>
      <w:proofErr w:type="spellEnd"/>
      <w:r w:rsidRPr="00337BC4">
        <w:t xml:space="preserve"> = 0</w:t>
      </w:r>
    </w:p>
    <w:p w:rsidR="0028499C" w:rsidRPr="00337BC4" w:rsidRDefault="0028499C" w:rsidP="0028499C">
      <w:r w:rsidRPr="00337BC4">
        <w:t>minx = 0</w:t>
      </w:r>
    </w:p>
    <w:p w:rsidR="0028499C" w:rsidRPr="00337BC4" w:rsidRDefault="0028499C" w:rsidP="0028499C">
      <w:proofErr w:type="spellStart"/>
      <w:r w:rsidRPr="00337BC4">
        <w:t>miny</w:t>
      </w:r>
      <w:proofErr w:type="spellEnd"/>
      <w:r w:rsidRPr="00337BC4">
        <w:t xml:space="preserve"> = 0</w:t>
      </w:r>
    </w:p>
    <w:p w:rsidR="0028499C" w:rsidRPr="00337BC4" w:rsidRDefault="0028499C" w:rsidP="0028499C">
      <w:proofErr w:type="spellStart"/>
      <w:r w:rsidRPr="00337BC4">
        <w:t>minz</w:t>
      </w:r>
      <w:proofErr w:type="spellEnd"/>
      <w:r w:rsidRPr="00337BC4">
        <w:t xml:space="preserve"> = 0</w:t>
      </w:r>
    </w:p>
    <w:p w:rsidR="0028499C" w:rsidRPr="00337BC4" w:rsidRDefault="0028499C" w:rsidP="0028499C">
      <w:proofErr w:type="spellStart"/>
      <w:r w:rsidRPr="00337BC4">
        <w:t>chunksize</w:t>
      </w:r>
      <w:proofErr w:type="spellEnd"/>
      <w:r w:rsidRPr="00337BC4">
        <w:t xml:space="preserve"> = 10000</w:t>
      </w:r>
    </w:p>
    <w:p w:rsidR="0028499C" w:rsidRPr="00337BC4" w:rsidRDefault="0028499C" w:rsidP="0028499C">
      <w:proofErr w:type="spellStart"/>
      <w:r w:rsidRPr="00337BC4">
        <w:t>i</w:t>
      </w:r>
      <w:proofErr w:type="spellEnd"/>
      <w:r w:rsidRPr="00337BC4">
        <w:t xml:space="preserve"> = 0</w:t>
      </w:r>
    </w:p>
    <w:p w:rsidR="0028499C" w:rsidRDefault="0028499C" w:rsidP="0028499C">
      <w:r w:rsidRPr="00337BC4">
        <w:t>j = 1</w:t>
      </w:r>
    </w:p>
    <w:p w:rsidR="0028499C" w:rsidRDefault="0028499C" w:rsidP="0028499C"/>
    <w:p w:rsidR="0028499C" w:rsidRDefault="0028499C" w:rsidP="0028499C">
      <w:r>
        <w:t>#define your file name</w:t>
      </w:r>
    </w:p>
    <w:p w:rsidR="0028499C" w:rsidRPr="00337BC4" w:rsidRDefault="0028499C" w:rsidP="0028499C"/>
    <w:p w:rsidR="0028499C" w:rsidRPr="00337BC4" w:rsidRDefault="0028499C" w:rsidP="0028499C">
      <w:r w:rsidRPr="00337BC4">
        <w:t>filename =</w:t>
      </w:r>
      <w:r>
        <w:t xml:space="preserve"> ‘filename’</w:t>
      </w:r>
    </w:p>
    <w:p w:rsidR="0028499C" w:rsidRDefault="0028499C" w:rsidP="0028499C"/>
    <w:p w:rsidR="0028499C" w:rsidRDefault="0028499C" w:rsidP="0028499C">
      <w:r>
        <w:t>#Read in your CSV file</w:t>
      </w:r>
    </w:p>
    <w:p w:rsidR="0028499C" w:rsidRPr="00337BC4" w:rsidRDefault="0028499C" w:rsidP="0028499C"/>
    <w:p w:rsidR="0028499C" w:rsidRPr="00337BC4" w:rsidRDefault="0028499C" w:rsidP="0028499C">
      <w:r w:rsidRPr="00337BC4">
        <w:t>loading = 0</w:t>
      </w:r>
    </w:p>
    <w:p w:rsidR="0028499C" w:rsidRPr="00337BC4" w:rsidRDefault="0028499C" w:rsidP="0028499C">
      <w:r w:rsidRPr="00337BC4">
        <w:t>chunks = []</w:t>
      </w:r>
    </w:p>
    <w:p w:rsidR="0028499C" w:rsidRPr="00337BC4" w:rsidRDefault="0028499C" w:rsidP="0028499C">
      <w:r w:rsidRPr="00337BC4">
        <w:t xml:space="preserve">for chunk in </w:t>
      </w:r>
      <w:proofErr w:type="spellStart"/>
      <w:proofErr w:type="gramStart"/>
      <w:r w:rsidRPr="00337BC4">
        <w:t>pd.read</w:t>
      </w:r>
      <w:proofErr w:type="gramEnd"/>
      <w:r w:rsidRPr="00337BC4">
        <w:t>_csv</w:t>
      </w:r>
      <w:proofErr w:type="spellEnd"/>
      <w:r w:rsidRPr="00337BC4">
        <w:t xml:space="preserve">(filename, </w:t>
      </w:r>
      <w:proofErr w:type="spellStart"/>
      <w:r w:rsidRPr="00337BC4">
        <w:t>chunksize</w:t>
      </w:r>
      <w:proofErr w:type="spellEnd"/>
      <w:r w:rsidRPr="00337BC4">
        <w:t>=</w:t>
      </w:r>
      <w:proofErr w:type="spellStart"/>
      <w:r w:rsidRPr="00337BC4">
        <w:t>chunksize</w:t>
      </w:r>
      <w:proofErr w:type="spellEnd"/>
      <w:r w:rsidRPr="00337BC4">
        <w:t xml:space="preserve">, </w:t>
      </w:r>
      <w:proofErr w:type="spellStart"/>
      <w:r w:rsidRPr="00337BC4">
        <w:t>low_memory</w:t>
      </w:r>
      <w:proofErr w:type="spellEnd"/>
      <w:r w:rsidRPr="00337BC4">
        <w:t>=False):</w:t>
      </w:r>
    </w:p>
    <w:p w:rsidR="0028499C" w:rsidRPr="00337BC4" w:rsidRDefault="0028499C" w:rsidP="0028499C">
      <w:r w:rsidRPr="00337BC4">
        <w:t xml:space="preserve">    </w:t>
      </w:r>
      <w:proofErr w:type="spellStart"/>
      <w:proofErr w:type="gramStart"/>
      <w:r w:rsidRPr="00337BC4">
        <w:t>chunks.append</w:t>
      </w:r>
      <w:proofErr w:type="spellEnd"/>
      <w:proofErr w:type="gramEnd"/>
      <w:r w:rsidRPr="00337BC4">
        <w:t>(chunk)</w:t>
      </w:r>
    </w:p>
    <w:p w:rsidR="0028499C" w:rsidRPr="00337BC4" w:rsidRDefault="0028499C" w:rsidP="0028499C">
      <w:r w:rsidRPr="00337BC4">
        <w:t xml:space="preserve">    loading +=1</w:t>
      </w:r>
    </w:p>
    <w:p w:rsidR="0028499C" w:rsidRPr="00337BC4" w:rsidRDefault="0028499C" w:rsidP="0028499C">
      <w:r w:rsidRPr="00337BC4">
        <w:t xml:space="preserve">    </w:t>
      </w:r>
      <w:proofErr w:type="spellStart"/>
      <w:r w:rsidRPr="00337BC4">
        <w:t>loadingtest</w:t>
      </w:r>
      <w:proofErr w:type="spellEnd"/>
      <w:r w:rsidRPr="00337BC4">
        <w:t xml:space="preserve"> = loading % 100</w:t>
      </w:r>
    </w:p>
    <w:p w:rsidR="0028499C" w:rsidRPr="00337BC4" w:rsidRDefault="0028499C" w:rsidP="0028499C">
      <w:r w:rsidRPr="00337BC4">
        <w:t xml:space="preserve">    if </w:t>
      </w:r>
      <w:proofErr w:type="spellStart"/>
      <w:r w:rsidRPr="00337BC4">
        <w:t>loadingtest</w:t>
      </w:r>
      <w:proofErr w:type="spellEnd"/>
      <w:r w:rsidRPr="00337BC4">
        <w:t xml:space="preserve"> == 0:</w:t>
      </w:r>
    </w:p>
    <w:p w:rsidR="0028499C" w:rsidRPr="00337BC4" w:rsidRDefault="0028499C" w:rsidP="0028499C">
      <w:r w:rsidRPr="00337BC4">
        <w:t xml:space="preserve">        print ("Loading: " + </w:t>
      </w:r>
      <w:proofErr w:type="spellStart"/>
      <w:r w:rsidRPr="00337BC4">
        <w:t>repr</w:t>
      </w:r>
      <w:proofErr w:type="spellEnd"/>
      <w:r w:rsidRPr="00337BC4">
        <w:t>(loading))</w:t>
      </w:r>
    </w:p>
    <w:p w:rsidR="0028499C" w:rsidRPr="00337BC4" w:rsidRDefault="0028499C" w:rsidP="0028499C">
      <w:proofErr w:type="spellStart"/>
      <w:r w:rsidRPr="00337BC4">
        <w:t>df</w:t>
      </w:r>
      <w:proofErr w:type="spellEnd"/>
      <w:r w:rsidRPr="00337BC4">
        <w:t xml:space="preserve"> = </w:t>
      </w:r>
      <w:proofErr w:type="spellStart"/>
      <w:proofErr w:type="gramStart"/>
      <w:r w:rsidRPr="00337BC4">
        <w:t>pd.concat</w:t>
      </w:r>
      <w:proofErr w:type="spellEnd"/>
      <w:proofErr w:type="gramEnd"/>
      <w:r w:rsidRPr="00337BC4">
        <w:t>(chunks, axis=0)</w:t>
      </w:r>
    </w:p>
    <w:p w:rsidR="0028499C" w:rsidRPr="00337BC4" w:rsidRDefault="0028499C" w:rsidP="0028499C"/>
    <w:p w:rsidR="0028499C" w:rsidRPr="00337BC4" w:rsidRDefault="0028499C" w:rsidP="0028499C">
      <w:proofErr w:type="gramStart"/>
      <w:r w:rsidRPr="00337BC4">
        <w:t>print(</w:t>
      </w:r>
      <w:proofErr w:type="gramEnd"/>
      <w:r w:rsidRPr="00337BC4">
        <w:t>'Finished Loading')</w:t>
      </w:r>
    </w:p>
    <w:p w:rsidR="0028499C" w:rsidRDefault="0028499C" w:rsidP="0028499C"/>
    <w:p w:rsidR="0028499C" w:rsidRDefault="0028499C" w:rsidP="0028499C">
      <w:r>
        <w:t xml:space="preserve">#After you are finished loading, create a </w:t>
      </w:r>
      <w:proofErr w:type="spellStart"/>
      <w:r>
        <w:t>dataframe</w:t>
      </w:r>
      <w:proofErr w:type="spellEnd"/>
      <w:r>
        <w:t xml:space="preserve"> putting x, y, z and mass into columns 0, 1, 2, #and 3.</w:t>
      </w:r>
    </w:p>
    <w:p w:rsidR="0028499C" w:rsidRPr="00337BC4" w:rsidRDefault="0028499C" w:rsidP="0028499C"/>
    <w:p w:rsidR="0028499C" w:rsidRPr="00337BC4" w:rsidRDefault="0028499C" w:rsidP="0028499C">
      <w:proofErr w:type="spellStart"/>
      <w:r w:rsidRPr="00337BC4">
        <w:lastRenderedPageBreak/>
        <w:t>columnx</w:t>
      </w:r>
      <w:proofErr w:type="spellEnd"/>
      <w:r w:rsidRPr="00337BC4">
        <w:t xml:space="preserve"> = </w:t>
      </w:r>
      <w:proofErr w:type="spellStart"/>
      <w:proofErr w:type="gramStart"/>
      <w:r w:rsidRPr="00337BC4">
        <w:t>df.iloc</w:t>
      </w:r>
      <w:proofErr w:type="spellEnd"/>
      <w:proofErr w:type="gramEnd"/>
      <w:r w:rsidRPr="00337BC4">
        <w:t>[:,0]</w:t>
      </w:r>
    </w:p>
    <w:p w:rsidR="0028499C" w:rsidRPr="00337BC4" w:rsidRDefault="0028499C" w:rsidP="0028499C">
      <w:proofErr w:type="spellStart"/>
      <w:r w:rsidRPr="00337BC4">
        <w:t>columny</w:t>
      </w:r>
      <w:proofErr w:type="spellEnd"/>
      <w:r w:rsidRPr="00337BC4">
        <w:t xml:space="preserve"> = </w:t>
      </w:r>
      <w:proofErr w:type="spellStart"/>
      <w:proofErr w:type="gramStart"/>
      <w:r w:rsidRPr="00337BC4">
        <w:t>df.iloc</w:t>
      </w:r>
      <w:proofErr w:type="spellEnd"/>
      <w:proofErr w:type="gramEnd"/>
      <w:r w:rsidRPr="00337BC4">
        <w:t>[:,1]</w:t>
      </w:r>
    </w:p>
    <w:p w:rsidR="0028499C" w:rsidRPr="00337BC4" w:rsidRDefault="0028499C" w:rsidP="0028499C">
      <w:proofErr w:type="spellStart"/>
      <w:r w:rsidRPr="00337BC4">
        <w:t>columnz</w:t>
      </w:r>
      <w:proofErr w:type="spellEnd"/>
      <w:r w:rsidRPr="00337BC4">
        <w:t xml:space="preserve"> = </w:t>
      </w:r>
      <w:proofErr w:type="spellStart"/>
      <w:proofErr w:type="gramStart"/>
      <w:r w:rsidRPr="00337BC4">
        <w:t>df.iloc</w:t>
      </w:r>
      <w:proofErr w:type="spellEnd"/>
      <w:proofErr w:type="gramEnd"/>
      <w:r w:rsidRPr="00337BC4">
        <w:t>[:,2]</w:t>
      </w:r>
    </w:p>
    <w:p w:rsidR="0028499C" w:rsidRPr="00337BC4" w:rsidRDefault="0028499C" w:rsidP="0028499C">
      <w:proofErr w:type="spellStart"/>
      <w:r w:rsidRPr="00337BC4">
        <w:t>columnmass</w:t>
      </w:r>
      <w:proofErr w:type="spellEnd"/>
      <w:r w:rsidRPr="00337BC4">
        <w:t xml:space="preserve"> = </w:t>
      </w:r>
      <w:proofErr w:type="spellStart"/>
      <w:proofErr w:type="gramStart"/>
      <w:r w:rsidRPr="00337BC4">
        <w:t>df.iloc</w:t>
      </w:r>
      <w:proofErr w:type="spellEnd"/>
      <w:proofErr w:type="gramEnd"/>
      <w:r w:rsidRPr="00337BC4">
        <w:t>[:,3]</w:t>
      </w:r>
    </w:p>
    <w:p w:rsidR="0028499C" w:rsidRPr="00337BC4" w:rsidRDefault="0028499C" w:rsidP="0028499C"/>
    <w:p w:rsidR="0028499C" w:rsidRPr="00337BC4" w:rsidRDefault="0028499C" w:rsidP="0028499C">
      <w:proofErr w:type="gramStart"/>
      <w:r w:rsidRPr="00337BC4">
        <w:t>print(</w:t>
      </w:r>
      <w:proofErr w:type="gramEnd"/>
      <w:r w:rsidRPr="00337BC4">
        <w:t>'Finished column loading')</w:t>
      </w:r>
    </w:p>
    <w:p w:rsidR="0028499C" w:rsidRPr="00337BC4" w:rsidRDefault="0028499C" w:rsidP="0028499C"/>
    <w:p w:rsidR="0028499C" w:rsidRPr="00337BC4" w:rsidRDefault="0028499C" w:rsidP="0028499C">
      <w:proofErr w:type="spellStart"/>
      <w:r w:rsidRPr="00337BC4">
        <w:t>lencolumn</w:t>
      </w:r>
      <w:proofErr w:type="spellEnd"/>
      <w:r w:rsidRPr="00337BC4">
        <w:t xml:space="preserve"> = </w:t>
      </w:r>
      <w:proofErr w:type="spellStart"/>
      <w:r w:rsidRPr="00337BC4">
        <w:t>len</w:t>
      </w:r>
      <w:proofErr w:type="spellEnd"/>
      <w:r w:rsidRPr="00337BC4">
        <w:t>(</w:t>
      </w:r>
      <w:proofErr w:type="spellStart"/>
      <w:r w:rsidRPr="00337BC4">
        <w:t>columnmass</w:t>
      </w:r>
      <w:proofErr w:type="spellEnd"/>
      <w:r w:rsidRPr="00337BC4">
        <w:t>)</w:t>
      </w:r>
    </w:p>
    <w:p w:rsidR="0028499C" w:rsidRPr="00337BC4" w:rsidRDefault="0028499C" w:rsidP="0028499C">
      <w:r w:rsidRPr="00337BC4">
        <w:t>n = 0</w:t>
      </w:r>
    </w:p>
    <w:p w:rsidR="0028499C" w:rsidRPr="00337BC4" w:rsidRDefault="0028499C" w:rsidP="0028499C">
      <w:proofErr w:type="spellStart"/>
      <w:r w:rsidRPr="00337BC4">
        <w:t>newcolumnmass</w:t>
      </w:r>
      <w:proofErr w:type="spellEnd"/>
      <w:r w:rsidRPr="00337BC4">
        <w:t xml:space="preserve"> = []</w:t>
      </w:r>
    </w:p>
    <w:p w:rsidR="0028499C" w:rsidRDefault="0028499C" w:rsidP="0028499C"/>
    <w:p w:rsidR="0028499C" w:rsidRPr="00337BC4" w:rsidRDefault="0028499C" w:rsidP="0028499C">
      <w:r>
        <w:t>#The random sample will pick numbers randomly from a list given and not repeat that list. Here, #the list length was taken, a number from that list length randomly chosen, the position from the #mass-to-charge ratio column was taken, then that position was added to a new column.</w:t>
      </w:r>
    </w:p>
    <w:p w:rsidR="0028499C" w:rsidRDefault="0028499C" w:rsidP="0028499C"/>
    <w:p w:rsidR="0028499C" w:rsidRPr="00337BC4" w:rsidRDefault="0028499C" w:rsidP="0028499C">
      <w:proofErr w:type="spellStart"/>
      <w:r w:rsidRPr="00337BC4">
        <w:t>randomlist</w:t>
      </w:r>
      <w:proofErr w:type="spellEnd"/>
      <w:r w:rsidRPr="00337BC4">
        <w:t xml:space="preserve"> = </w:t>
      </w:r>
      <w:proofErr w:type="spellStart"/>
      <w:r w:rsidRPr="00337BC4">
        <w:t>random.sample</w:t>
      </w:r>
      <w:proofErr w:type="spellEnd"/>
      <w:r w:rsidRPr="00337BC4">
        <w:t>(range(</w:t>
      </w:r>
      <w:proofErr w:type="spellStart"/>
      <w:r w:rsidRPr="00337BC4">
        <w:t>lencolumn</w:t>
      </w:r>
      <w:proofErr w:type="spellEnd"/>
      <w:proofErr w:type="gramStart"/>
      <w:r w:rsidRPr="00337BC4">
        <w:t>),</w:t>
      </w:r>
      <w:proofErr w:type="spellStart"/>
      <w:r w:rsidRPr="00337BC4">
        <w:t>lencolumn</w:t>
      </w:r>
      <w:proofErr w:type="spellEnd"/>
      <w:proofErr w:type="gramEnd"/>
      <w:r w:rsidRPr="00337BC4">
        <w:t>)</w:t>
      </w:r>
    </w:p>
    <w:p w:rsidR="0028499C" w:rsidRPr="00337BC4" w:rsidRDefault="0028499C" w:rsidP="0028499C"/>
    <w:p w:rsidR="0028499C" w:rsidRPr="00337BC4" w:rsidRDefault="0028499C" w:rsidP="0028499C">
      <w:r w:rsidRPr="00337BC4">
        <w:t xml:space="preserve">while n &lt; </w:t>
      </w:r>
      <w:proofErr w:type="spellStart"/>
      <w:r w:rsidRPr="00337BC4">
        <w:t>lencolumn</w:t>
      </w:r>
      <w:proofErr w:type="spellEnd"/>
      <w:r w:rsidRPr="00337BC4">
        <w:t>:</w:t>
      </w:r>
    </w:p>
    <w:p w:rsidR="0028499C" w:rsidRPr="00337BC4" w:rsidRDefault="0028499C" w:rsidP="0028499C">
      <w:r w:rsidRPr="00337BC4">
        <w:t xml:space="preserve">    </w:t>
      </w:r>
    </w:p>
    <w:p w:rsidR="0028499C" w:rsidRPr="00337BC4" w:rsidRDefault="0028499C" w:rsidP="0028499C">
      <w:r w:rsidRPr="00337BC4">
        <w:t xml:space="preserve">    </w:t>
      </w:r>
    </w:p>
    <w:p w:rsidR="0028499C" w:rsidRPr="00337BC4" w:rsidRDefault="0028499C" w:rsidP="0028499C">
      <w:r w:rsidRPr="00337BC4">
        <w:t xml:space="preserve">    </w:t>
      </w:r>
      <w:proofErr w:type="spellStart"/>
      <w:r w:rsidRPr="00337BC4">
        <w:t>randomnumber</w:t>
      </w:r>
      <w:proofErr w:type="spellEnd"/>
      <w:r w:rsidRPr="00337BC4">
        <w:t xml:space="preserve"> = </w:t>
      </w:r>
      <w:proofErr w:type="spellStart"/>
      <w:r w:rsidRPr="00337BC4">
        <w:t>randomlist</w:t>
      </w:r>
      <w:proofErr w:type="spellEnd"/>
      <w:r w:rsidRPr="00337BC4">
        <w:t>[n]</w:t>
      </w:r>
    </w:p>
    <w:p w:rsidR="0028499C" w:rsidRPr="00337BC4" w:rsidRDefault="0028499C" w:rsidP="0028499C">
      <w:r w:rsidRPr="00337BC4">
        <w:t xml:space="preserve">    </w:t>
      </w:r>
      <w:proofErr w:type="spellStart"/>
      <w:r w:rsidRPr="00337BC4">
        <w:t>nextentry</w:t>
      </w:r>
      <w:proofErr w:type="spellEnd"/>
      <w:r w:rsidRPr="00337BC4">
        <w:t xml:space="preserve"> = </w:t>
      </w:r>
      <w:proofErr w:type="spellStart"/>
      <w:proofErr w:type="gramStart"/>
      <w:r w:rsidRPr="00337BC4">
        <w:t>df.iloc</w:t>
      </w:r>
      <w:proofErr w:type="spellEnd"/>
      <w:proofErr w:type="gramEnd"/>
      <w:r w:rsidRPr="00337BC4">
        <w:t>[randomnumber,3]</w:t>
      </w:r>
    </w:p>
    <w:p w:rsidR="0028499C" w:rsidRPr="00337BC4" w:rsidRDefault="0028499C" w:rsidP="0028499C">
      <w:r w:rsidRPr="00337BC4">
        <w:t xml:space="preserve">    </w:t>
      </w:r>
      <w:proofErr w:type="spellStart"/>
      <w:proofErr w:type="gramStart"/>
      <w:r w:rsidRPr="00337BC4">
        <w:t>newcolumnmass.append</w:t>
      </w:r>
      <w:proofErr w:type="spellEnd"/>
      <w:proofErr w:type="gramEnd"/>
      <w:r w:rsidRPr="00337BC4">
        <w:t>(</w:t>
      </w:r>
      <w:proofErr w:type="spellStart"/>
      <w:r w:rsidRPr="00337BC4">
        <w:t>nextentry</w:t>
      </w:r>
      <w:proofErr w:type="spellEnd"/>
      <w:r w:rsidRPr="00337BC4">
        <w:t>)</w:t>
      </w:r>
    </w:p>
    <w:p w:rsidR="0028499C" w:rsidRPr="00337BC4" w:rsidRDefault="0028499C" w:rsidP="0028499C">
      <w:r w:rsidRPr="00337BC4">
        <w:t xml:space="preserve">    </w:t>
      </w:r>
    </w:p>
    <w:p w:rsidR="0028499C" w:rsidRPr="00337BC4" w:rsidRDefault="0028499C" w:rsidP="0028499C">
      <w:r w:rsidRPr="00337BC4">
        <w:t xml:space="preserve">    n += 1</w:t>
      </w:r>
    </w:p>
    <w:p w:rsidR="0028499C" w:rsidRPr="00337BC4" w:rsidRDefault="0028499C" w:rsidP="0028499C">
      <w:r w:rsidRPr="00337BC4">
        <w:t xml:space="preserve">    </w:t>
      </w:r>
      <w:proofErr w:type="spellStart"/>
      <w:r w:rsidRPr="00337BC4">
        <w:t>ntest</w:t>
      </w:r>
      <w:proofErr w:type="spellEnd"/>
      <w:r w:rsidRPr="00337BC4">
        <w:t xml:space="preserve"> = n % 100000</w:t>
      </w:r>
    </w:p>
    <w:p w:rsidR="0028499C" w:rsidRPr="00337BC4" w:rsidRDefault="0028499C" w:rsidP="0028499C">
      <w:r w:rsidRPr="00337BC4">
        <w:t xml:space="preserve">    </w:t>
      </w:r>
    </w:p>
    <w:p w:rsidR="0028499C" w:rsidRPr="00337BC4" w:rsidRDefault="0028499C" w:rsidP="0028499C">
      <w:r w:rsidRPr="00337BC4">
        <w:t xml:space="preserve">    if </w:t>
      </w:r>
      <w:proofErr w:type="spellStart"/>
      <w:r w:rsidRPr="00337BC4">
        <w:t>ntest</w:t>
      </w:r>
      <w:proofErr w:type="spellEnd"/>
      <w:r w:rsidRPr="00337BC4">
        <w:t xml:space="preserve"> == 0:</w:t>
      </w:r>
    </w:p>
    <w:p w:rsidR="0028499C" w:rsidRPr="00337BC4" w:rsidRDefault="0028499C" w:rsidP="0028499C">
      <w:r w:rsidRPr="00337BC4">
        <w:t xml:space="preserve">        </w:t>
      </w:r>
      <w:proofErr w:type="gramStart"/>
      <w:r w:rsidRPr="00337BC4">
        <w:t>print(</w:t>
      </w:r>
      <w:proofErr w:type="gramEnd"/>
      <w:r w:rsidRPr="00337BC4">
        <w:t xml:space="preserve">'Random Number Loading: ' + </w:t>
      </w:r>
      <w:proofErr w:type="spellStart"/>
      <w:r w:rsidRPr="00337BC4">
        <w:t>repr</w:t>
      </w:r>
      <w:proofErr w:type="spellEnd"/>
      <w:r w:rsidRPr="00337BC4">
        <w:t>(n))</w:t>
      </w:r>
    </w:p>
    <w:p w:rsidR="0028499C" w:rsidRPr="00337BC4" w:rsidRDefault="0028499C" w:rsidP="0028499C"/>
    <w:p w:rsidR="0028499C" w:rsidRPr="00337BC4" w:rsidRDefault="0028499C" w:rsidP="0028499C">
      <w:r>
        <w:t>#Reload the chosen mass into a new column</w:t>
      </w:r>
    </w:p>
    <w:p w:rsidR="0028499C" w:rsidRPr="00337BC4" w:rsidRDefault="0028499C" w:rsidP="0028499C">
      <w:proofErr w:type="spellStart"/>
      <w:proofErr w:type="gramStart"/>
      <w:r>
        <w:t>df.iloc</w:t>
      </w:r>
      <w:proofErr w:type="spellEnd"/>
      <w:proofErr w:type="gramEnd"/>
      <w:r>
        <w:t xml:space="preserve">[:,3] = </w:t>
      </w:r>
      <w:proofErr w:type="spellStart"/>
      <w:r>
        <w:t>newcolumnmass</w:t>
      </w:r>
      <w:proofErr w:type="spellEnd"/>
    </w:p>
    <w:p w:rsidR="0028499C" w:rsidRDefault="0028499C" w:rsidP="0028499C">
      <w:proofErr w:type="gramStart"/>
      <w:r w:rsidRPr="00337BC4">
        <w:t>print(</w:t>
      </w:r>
      <w:proofErr w:type="gramEnd"/>
      <w:r w:rsidRPr="00337BC4">
        <w:t>'Finished column randomizing')</w:t>
      </w:r>
    </w:p>
    <w:p w:rsidR="0028499C" w:rsidRPr="00337BC4" w:rsidRDefault="0028499C" w:rsidP="0028499C"/>
    <w:p w:rsidR="0028499C" w:rsidRPr="00337BC4" w:rsidRDefault="0028499C" w:rsidP="0028499C">
      <w:r>
        <w:t>#Write back to a CSV file.</w:t>
      </w:r>
    </w:p>
    <w:p w:rsidR="0028499C" w:rsidRDefault="0028499C" w:rsidP="0028499C">
      <w:proofErr w:type="spellStart"/>
      <w:r w:rsidRPr="00337BC4">
        <w:t>df.to_</w:t>
      </w:r>
      <w:proofErr w:type="gramStart"/>
      <w:r w:rsidRPr="00337BC4">
        <w:t>csv</w:t>
      </w:r>
      <w:proofErr w:type="spellEnd"/>
      <w:r w:rsidRPr="00337BC4">
        <w:t>(</w:t>
      </w:r>
      <w:proofErr w:type="gramEnd"/>
      <w:r w:rsidRPr="00337BC4">
        <w:t xml:space="preserve">'APT_shuffled.csv', </w:t>
      </w:r>
      <w:proofErr w:type="spellStart"/>
      <w:r w:rsidRPr="00337BC4">
        <w:t>sep</w:t>
      </w:r>
      <w:proofErr w:type="spellEnd"/>
      <w:r w:rsidRPr="00337BC4">
        <w:t>=',',index=False)</w:t>
      </w:r>
    </w:p>
    <w:p w:rsidR="0028499C" w:rsidRPr="00337BC4" w:rsidRDefault="0028499C" w:rsidP="0028499C">
      <w:r>
        <w:t>#end of code</w:t>
      </w:r>
    </w:p>
    <w:p w:rsidR="0028499C" w:rsidRDefault="0028499C" w:rsidP="0028499C"/>
    <w:p w:rsidR="0028499C" w:rsidRDefault="00206007" w:rsidP="0028499C">
      <w:r>
        <w:t>A</w:t>
      </w:r>
      <w:r w:rsidR="0028499C">
        <w:t>.3 Complete Spatial Randomness.</w:t>
      </w:r>
    </w:p>
    <w:p w:rsidR="0028499C" w:rsidRDefault="0028499C" w:rsidP="0028499C"/>
    <w:p w:rsidR="0028499C" w:rsidRDefault="0028499C" w:rsidP="0028499C">
      <w:r>
        <w:t xml:space="preserve">The code for complete spatial randomness (CSR) is based off of the equation found in </w:t>
      </w:r>
      <w:r>
        <w:fldChar w:fldCharType="begin" w:fldLock="1"/>
      </w:r>
      <w:r>
        <w:instrText>ADDIN CSL_CITATION { "citationItems" : [ { "id" : "ITEM-1", "itemData" : { "DOI" : "10.1017/S1431927607070900", "abstract" : "Nanoscale atomic clusters in atom probe tomographic data are not universally defined but instead are characterized by the clustering algorithm used and the parameter values controlling the algorithmic process. A new core-linkage clustering algorithm is developed, combining fundamental elements of the conventional maximum separation method with density-based analyses. A key improvement to the algorithm is the independence of algorithmic parameters inherently unified in previous techniques, enabling a more accurate analysis to be applied across a wider range of material systems. Further, an objective procedure for the selection of parameters based on approximating the data with a model of complete spatial randomness is developed and applied. The use of higher nearest neighbor distributions is highlighted to give insight into the nature of the clustering phenomena present in a system and to generalize the clustering algorithms used to analyze it. Maximum separation, density-based scanning, and the core linkage algorithm, developed within this study, were separately applied to the investigation of fine solute clustering of solute atoms in an Al-1.9Zn-1.7Mg ~at.%! at two distinct states of early phase decomposition and the results of these analyses were evaluated.", "author" : [ { "dropping-particle" : "", "family" : "Stephenson", "given" : "Leigh T", "non-dropping-particle" : "", "parse-names" : false, "suffix" : "" }, { "dropping-particle" : "", "family" : "Moody", "given" : "Michael P", "non-dropping-particle" : "", "parse-names" : false, "suffix" : "" }, { "dropping-particle" : "V", "family" : "Liddicoat", "given" : "Peter", "non-dropping-particle" : "", "parse-names" : false, "suffix" : "" }, { "dropping-particle" : "", "family" : "Ringer", "given" : "Simon P", "non-dropping-particle" : "", "parse-names" : false, "suffix" : "" } ], "container-title" : "Microscopy and Microanalysis", "id" : "ITEM-1", "issued" : { "date-parts" : [ [ "2007" ] ] }, "page" : "448-463", "title" : "New Techniques for the Analysis of Fine-Scaled Clustering Phenomena within Atom Probe Tomography (APT) Data", "type" : "article-journal", "volume" : "13" }, "uris" : [ "http://www.mendeley.com/documents/?uuid=691c605f-a8e0-3d8e-a789-34a837390004" ] } ], "mendeley" : { "formattedCitation" : "(Stephenson et al., 2007)", "plainTextFormattedCitation" : "(Stephenson et al., 2007)", "previouslyFormattedCitation" : "(Stephenson et al., 2007)" }, "properties" : { "noteIndex" : 0 }, "schema" : "https://github.com/citation-style-language/schema/raw/master/csl-citation.json" }</w:instrText>
      </w:r>
      <w:r>
        <w:fldChar w:fldCharType="separate"/>
      </w:r>
      <w:r w:rsidRPr="00D57C39">
        <w:rPr>
          <w:noProof/>
        </w:rPr>
        <w:t>(Stephenson et al., 2007)</w:t>
      </w:r>
      <w:r>
        <w:fldChar w:fldCharType="end"/>
      </w:r>
      <w:r>
        <w:t>,</w:t>
      </w:r>
    </w:p>
    <w:p w:rsidR="0028499C" w:rsidRDefault="0028499C" w:rsidP="0028499C"/>
    <w:p w:rsidR="0028499C" w:rsidRDefault="003C261D" w:rsidP="0028499C">
      <w:pPr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r,ρ</m:t>
            </m:r>
          </m:e>
        </m:d>
        <m:r>
          <w:rPr>
            <w:rFonts w:ascii="Cambria Math" w:hAnsi="Cambria Math"/>
          </w:rPr>
          <m:t>dr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3</m:t>
            </m:r>
          </m:num>
          <m:den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K-1</m:t>
                </m:r>
              </m:e>
            </m:d>
            <m:r>
              <w:rPr>
                <w:rFonts w:ascii="Cambria Math" w:hAnsi="Cambria Math"/>
              </w:rPr>
              <m:t>!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  <m:r>
                  <w:rPr>
                    <w:rFonts w:ascii="Cambria Math" w:hAnsi="Cambria Math"/>
                  </w:rPr>
                  <m:t>ρ</m:t>
                </m:r>
              </m:e>
            </m:d>
          </m:e>
          <m:sup>
            <m:r>
              <w:rPr>
                <w:rFonts w:ascii="Cambria Math" w:hAnsi="Cambria Math"/>
              </w:rPr>
              <m:t>K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3K-1</m:t>
            </m:r>
          </m:sup>
        </m:sSup>
        <m:r>
          <w:rPr>
            <w:rFonts w:ascii="Cambria Math" w:hAnsi="Cambria Math"/>
          </w:rPr>
          <m:t>exp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4π</m:t>
                </m:r>
              </m:num>
              <m:den>
                <m:r>
                  <w:rPr>
                    <w:rFonts w:ascii="Cambria Math" w:hAnsi="Cambria Math"/>
                  </w:rPr>
                  <m:t>3</m:t>
                </m:r>
              </m:den>
            </m:f>
            <m:r>
              <w:rPr>
                <w:rFonts w:ascii="Cambria Math" w:hAnsi="Cambria Math"/>
              </w:rPr>
              <m:t>ρ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3</m:t>
                </m:r>
              </m:sup>
            </m:sSup>
          </m:e>
        </m:d>
        <m:r>
          <w:rPr>
            <w:rFonts w:ascii="Cambria Math" w:hAnsi="Cambria Math"/>
          </w:rPr>
          <m:t>dr.</m:t>
        </m:r>
      </m:oMath>
      <w:r w:rsidR="0028499C">
        <w:t xml:space="preserve">   [1]</w:t>
      </w:r>
    </w:p>
    <w:p w:rsidR="0028499C" w:rsidRDefault="0028499C" w:rsidP="0028499C">
      <w:pPr>
        <w:jc w:val="center"/>
      </w:pPr>
    </w:p>
    <w:p w:rsidR="0028499C" w:rsidRDefault="0028499C" w:rsidP="0028499C">
      <w:r>
        <w:t xml:space="preserve">Large exponents and factorials require too much computational power. A natural log was applied to the equation eliminating the exponent and allows for </w:t>
      </w:r>
      <w:proofErr w:type="spellStart"/>
      <w:r>
        <w:t>Stirling’s</w:t>
      </w:r>
      <w:proofErr w:type="spellEnd"/>
      <w:r>
        <w:t xml:space="preserve"> approximation to be used.</w:t>
      </w:r>
    </w:p>
    <w:p w:rsidR="0028499C" w:rsidRDefault="0028499C" w:rsidP="0028499C"/>
    <w:p w:rsidR="0028499C" w:rsidRPr="001A4D7A" w:rsidRDefault="0028499C" w:rsidP="0028499C"/>
    <w:p w:rsidR="0028499C" w:rsidRPr="001A4D7A" w:rsidRDefault="0028499C" w:rsidP="0028499C">
      <w:proofErr w:type="gramStart"/>
      <w:r w:rsidRPr="001A4D7A">
        <w:t>#!/</w:t>
      </w:r>
      <w:proofErr w:type="spellStart"/>
      <w:proofErr w:type="gramEnd"/>
      <w:r w:rsidRPr="001A4D7A">
        <w:t>usr</w:t>
      </w:r>
      <w:proofErr w:type="spellEnd"/>
      <w:r w:rsidRPr="001A4D7A">
        <w:t>/bin/</w:t>
      </w:r>
      <w:proofErr w:type="spellStart"/>
      <w:r w:rsidRPr="001A4D7A">
        <w:t>env</w:t>
      </w:r>
      <w:proofErr w:type="spellEnd"/>
      <w:r w:rsidRPr="001A4D7A">
        <w:t xml:space="preserve"> python3</w:t>
      </w:r>
    </w:p>
    <w:p w:rsidR="0028499C" w:rsidRDefault="0028499C" w:rsidP="0028499C">
      <w:r w:rsidRPr="001A4D7A">
        <w:t># -*- coding: utf-8 -*-</w:t>
      </w:r>
    </w:p>
    <w:p w:rsidR="0028499C" w:rsidRDefault="0028499C" w:rsidP="0028499C"/>
    <w:p w:rsidR="0028499C" w:rsidRPr="001A4D7A" w:rsidRDefault="0028499C" w:rsidP="0028499C">
      <w:r>
        <w:t>#import stuff</w:t>
      </w:r>
    </w:p>
    <w:p w:rsidR="0028499C" w:rsidRPr="001A4D7A" w:rsidRDefault="0028499C" w:rsidP="0028499C">
      <w:r w:rsidRPr="001A4D7A">
        <w:t xml:space="preserve">from math import </w:t>
      </w:r>
      <w:proofErr w:type="spellStart"/>
      <w:r w:rsidRPr="001A4D7A">
        <w:t>sqrt</w:t>
      </w:r>
      <w:proofErr w:type="spellEnd"/>
      <w:r w:rsidRPr="001A4D7A">
        <w:t xml:space="preserve">, log, </w:t>
      </w:r>
      <w:proofErr w:type="spellStart"/>
      <w:r w:rsidRPr="001A4D7A">
        <w:t>exp</w:t>
      </w:r>
      <w:proofErr w:type="spellEnd"/>
    </w:p>
    <w:p w:rsidR="0028499C" w:rsidRPr="001A4D7A" w:rsidRDefault="0028499C" w:rsidP="0028499C">
      <w:r w:rsidRPr="001A4D7A">
        <w:t>import random</w:t>
      </w:r>
    </w:p>
    <w:p w:rsidR="0028499C" w:rsidRPr="001A4D7A" w:rsidRDefault="0028499C" w:rsidP="0028499C">
      <w:r w:rsidRPr="001A4D7A">
        <w:t xml:space="preserve">import </w:t>
      </w:r>
      <w:proofErr w:type="spellStart"/>
      <w:r w:rsidRPr="001A4D7A">
        <w:t>numpy</w:t>
      </w:r>
      <w:proofErr w:type="spellEnd"/>
      <w:r w:rsidRPr="001A4D7A">
        <w:t xml:space="preserve"> as np</w:t>
      </w:r>
    </w:p>
    <w:p w:rsidR="0028499C" w:rsidRPr="001A4D7A" w:rsidRDefault="0028499C" w:rsidP="0028499C">
      <w:r w:rsidRPr="001A4D7A">
        <w:t>import decimal</w:t>
      </w:r>
    </w:p>
    <w:p w:rsidR="0028499C" w:rsidRPr="001A4D7A" w:rsidRDefault="0028499C" w:rsidP="0028499C">
      <w:r w:rsidRPr="001A4D7A">
        <w:lastRenderedPageBreak/>
        <w:t xml:space="preserve">import pandas as </w:t>
      </w:r>
      <w:proofErr w:type="spellStart"/>
      <w:r w:rsidRPr="001A4D7A">
        <w:t>pd</w:t>
      </w:r>
      <w:proofErr w:type="spellEnd"/>
    </w:p>
    <w:p w:rsidR="0028499C" w:rsidRPr="001A4D7A" w:rsidRDefault="0028499C" w:rsidP="0028499C"/>
    <w:p w:rsidR="0028499C" w:rsidRPr="001A4D7A" w:rsidRDefault="0028499C" w:rsidP="0028499C">
      <w:r w:rsidRPr="001A4D7A">
        <w:t xml:space="preserve">D = </w:t>
      </w:r>
      <w:proofErr w:type="spellStart"/>
      <w:proofErr w:type="gramStart"/>
      <w:r w:rsidRPr="001A4D7A">
        <w:t>decimal.Decimal</w:t>
      </w:r>
      <w:proofErr w:type="spellEnd"/>
      <w:proofErr w:type="gramEnd"/>
      <w:r w:rsidRPr="001A4D7A">
        <w:t xml:space="preserve"> </w:t>
      </w:r>
    </w:p>
    <w:p w:rsidR="0028499C" w:rsidRPr="001A4D7A" w:rsidRDefault="0028499C" w:rsidP="0028499C"/>
    <w:p w:rsidR="0028499C" w:rsidRPr="001A4D7A" w:rsidRDefault="0028499C" w:rsidP="0028499C">
      <w:r>
        <w:t>#initialize stuff</w:t>
      </w:r>
    </w:p>
    <w:p w:rsidR="0028499C" w:rsidRPr="001A4D7A" w:rsidRDefault="0028499C" w:rsidP="0028499C">
      <w:proofErr w:type="spellStart"/>
      <w:r w:rsidRPr="001A4D7A">
        <w:t>total_sum</w:t>
      </w:r>
      <w:proofErr w:type="spellEnd"/>
      <w:r w:rsidRPr="001A4D7A">
        <w:t xml:space="preserve"> = 0</w:t>
      </w:r>
    </w:p>
    <w:p w:rsidR="0028499C" w:rsidRPr="001A4D7A" w:rsidRDefault="0028499C" w:rsidP="0028499C">
      <w:r w:rsidRPr="001A4D7A">
        <w:t>loading = 0</w:t>
      </w:r>
    </w:p>
    <w:p w:rsidR="0028499C" w:rsidRPr="001A4D7A" w:rsidRDefault="0028499C" w:rsidP="0028499C">
      <w:proofErr w:type="spellStart"/>
      <w:r w:rsidRPr="001A4D7A">
        <w:t>loadingcvs</w:t>
      </w:r>
      <w:proofErr w:type="spellEnd"/>
      <w:r w:rsidRPr="001A4D7A">
        <w:t xml:space="preserve"> = 0</w:t>
      </w:r>
    </w:p>
    <w:p w:rsidR="0028499C" w:rsidRPr="001A4D7A" w:rsidRDefault="0028499C" w:rsidP="0028499C">
      <w:proofErr w:type="spellStart"/>
      <w:r w:rsidRPr="001A4D7A">
        <w:t>maxx</w:t>
      </w:r>
      <w:proofErr w:type="spellEnd"/>
      <w:r w:rsidRPr="001A4D7A">
        <w:t xml:space="preserve"> = 0</w:t>
      </w:r>
    </w:p>
    <w:p w:rsidR="0028499C" w:rsidRPr="001A4D7A" w:rsidRDefault="0028499C" w:rsidP="0028499C">
      <w:proofErr w:type="spellStart"/>
      <w:r w:rsidRPr="001A4D7A">
        <w:t>maxy</w:t>
      </w:r>
      <w:proofErr w:type="spellEnd"/>
      <w:r w:rsidRPr="001A4D7A">
        <w:t xml:space="preserve"> = 0</w:t>
      </w:r>
    </w:p>
    <w:p w:rsidR="0028499C" w:rsidRPr="001A4D7A" w:rsidRDefault="0028499C" w:rsidP="0028499C">
      <w:proofErr w:type="spellStart"/>
      <w:r w:rsidRPr="001A4D7A">
        <w:t>maxz</w:t>
      </w:r>
      <w:proofErr w:type="spellEnd"/>
      <w:r w:rsidRPr="001A4D7A">
        <w:t xml:space="preserve"> = 0</w:t>
      </w:r>
    </w:p>
    <w:p w:rsidR="0028499C" w:rsidRPr="001A4D7A" w:rsidRDefault="0028499C" w:rsidP="0028499C">
      <w:r w:rsidRPr="001A4D7A">
        <w:t>minx = 0</w:t>
      </w:r>
    </w:p>
    <w:p w:rsidR="0028499C" w:rsidRPr="001A4D7A" w:rsidRDefault="0028499C" w:rsidP="0028499C">
      <w:proofErr w:type="spellStart"/>
      <w:r w:rsidRPr="001A4D7A">
        <w:t>miny</w:t>
      </w:r>
      <w:proofErr w:type="spellEnd"/>
      <w:r w:rsidRPr="001A4D7A">
        <w:t xml:space="preserve"> = 0</w:t>
      </w:r>
    </w:p>
    <w:p w:rsidR="0028499C" w:rsidRPr="001A4D7A" w:rsidRDefault="0028499C" w:rsidP="0028499C">
      <w:proofErr w:type="spellStart"/>
      <w:r w:rsidRPr="001A4D7A">
        <w:t>minz</w:t>
      </w:r>
      <w:proofErr w:type="spellEnd"/>
      <w:r w:rsidRPr="001A4D7A">
        <w:t xml:space="preserve"> = 0</w:t>
      </w:r>
    </w:p>
    <w:p w:rsidR="0028499C" w:rsidRPr="001A4D7A" w:rsidRDefault="0028499C" w:rsidP="0028499C">
      <w:proofErr w:type="spellStart"/>
      <w:r w:rsidRPr="001A4D7A">
        <w:t>chunksize</w:t>
      </w:r>
      <w:proofErr w:type="spellEnd"/>
      <w:r w:rsidRPr="001A4D7A">
        <w:t xml:space="preserve"> = 10000</w:t>
      </w:r>
    </w:p>
    <w:p w:rsidR="0028499C" w:rsidRPr="001A4D7A" w:rsidRDefault="0028499C" w:rsidP="0028499C">
      <w:proofErr w:type="spellStart"/>
      <w:r w:rsidRPr="001A4D7A">
        <w:t>i</w:t>
      </w:r>
      <w:proofErr w:type="spellEnd"/>
      <w:r w:rsidRPr="001A4D7A">
        <w:t xml:space="preserve"> = 0</w:t>
      </w:r>
    </w:p>
    <w:p w:rsidR="0028499C" w:rsidRPr="001A4D7A" w:rsidRDefault="0028499C" w:rsidP="0028499C">
      <w:r w:rsidRPr="001A4D7A">
        <w:t>j = 1</w:t>
      </w:r>
    </w:p>
    <w:p w:rsidR="0028499C" w:rsidRPr="001A4D7A" w:rsidRDefault="0028499C" w:rsidP="0028499C">
      <w:r w:rsidRPr="001A4D7A">
        <w:t>filename = '</w:t>
      </w:r>
      <w:r>
        <w:t>filename’</w:t>
      </w:r>
    </w:p>
    <w:p w:rsidR="0028499C" w:rsidRDefault="0028499C" w:rsidP="0028499C"/>
    <w:p w:rsidR="0028499C" w:rsidRPr="001A4D7A" w:rsidRDefault="0028499C" w:rsidP="0028499C">
      <w:r>
        <w:t>#Load the CSV file into Python.</w:t>
      </w:r>
    </w:p>
    <w:p w:rsidR="0028499C" w:rsidRPr="001A4D7A" w:rsidRDefault="0028499C" w:rsidP="0028499C">
      <w:r w:rsidRPr="001A4D7A">
        <w:t>loading = 0</w:t>
      </w:r>
    </w:p>
    <w:p w:rsidR="0028499C" w:rsidRPr="001A4D7A" w:rsidRDefault="0028499C" w:rsidP="0028499C">
      <w:r w:rsidRPr="001A4D7A">
        <w:t>chunks = []</w:t>
      </w:r>
    </w:p>
    <w:p w:rsidR="0028499C" w:rsidRPr="001A4D7A" w:rsidRDefault="0028499C" w:rsidP="0028499C">
      <w:r w:rsidRPr="001A4D7A">
        <w:t xml:space="preserve">for chunk in </w:t>
      </w:r>
      <w:proofErr w:type="spellStart"/>
      <w:proofErr w:type="gramStart"/>
      <w:r w:rsidRPr="001A4D7A">
        <w:t>pd.read</w:t>
      </w:r>
      <w:proofErr w:type="gramEnd"/>
      <w:r w:rsidRPr="001A4D7A">
        <w:t>_csv</w:t>
      </w:r>
      <w:proofErr w:type="spellEnd"/>
      <w:r w:rsidRPr="001A4D7A">
        <w:t xml:space="preserve">(filename, </w:t>
      </w:r>
      <w:proofErr w:type="spellStart"/>
      <w:r w:rsidRPr="001A4D7A">
        <w:t>chunksize</w:t>
      </w:r>
      <w:proofErr w:type="spellEnd"/>
      <w:r w:rsidRPr="001A4D7A">
        <w:t>=</w:t>
      </w:r>
      <w:proofErr w:type="spellStart"/>
      <w:r w:rsidRPr="001A4D7A">
        <w:t>chunksize</w:t>
      </w:r>
      <w:proofErr w:type="spellEnd"/>
      <w:r w:rsidRPr="001A4D7A">
        <w:t xml:space="preserve">, </w:t>
      </w:r>
      <w:proofErr w:type="spellStart"/>
      <w:r w:rsidRPr="001A4D7A">
        <w:t>low_memory</w:t>
      </w:r>
      <w:proofErr w:type="spellEnd"/>
      <w:r w:rsidRPr="001A4D7A">
        <w:t>=False):</w:t>
      </w:r>
    </w:p>
    <w:p w:rsidR="0028499C" w:rsidRPr="001A4D7A" w:rsidRDefault="0028499C" w:rsidP="0028499C">
      <w:r w:rsidRPr="001A4D7A">
        <w:t xml:space="preserve">    </w:t>
      </w:r>
      <w:proofErr w:type="spellStart"/>
      <w:proofErr w:type="gramStart"/>
      <w:r w:rsidRPr="001A4D7A">
        <w:t>chunks.append</w:t>
      </w:r>
      <w:proofErr w:type="spellEnd"/>
      <w:proofErr w:type="gramEnd"/>
      <w:r w:rsidRPr="001A4D7A">
        <w:t>(chunk)</w:t>
      </w:r>
    </w:p>
    <w:p w:rsidR="0028499C" w:rsidRPr="001A4D7A" w:rsidRDefault="0028499C" w:rsidP="0028499C">
      <w:r w:rsidRPr="001A4D7A">
        <w:t xml:space="preserve">    loading +=1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loadingtest</w:t>
      </w:r>
      <w:proofErr w:type="spellEnd"/>
      <w:r w:rsidRPr="001A4D7A">
        <w:t xml:space="preserve"> = loading % 100</w:t>
      </w:r>
    </w:p>
    <w:p w:rsidR="0028499C" w:rsidRPr="001A4D7A" w:rsidRDefault="0028499C" w:rsidP="0028499C">
      <w:r w:rsidRPr="001A4D7A">
        <w:t xml:space="preserve">    if </w:t>
      </w:r>
      <w:proofErr w:type="spellStart"/>
      <w:r w:rsidRPr="001A4D7A">
        <w:t>loadingtest</w:t>
      </w:r>
      <w:proofErr w:type="spellEnd"/>
      <w:r w:rsidRPr="001A4D7A">
        <w:t xml:space="preserve"> == 0:</w:t>
      </w:r>
    </w:p>
    <w:p w:rsidR="0028499C" w:rsidRPr="001A4D7A" w:rsidRDefault="0028499C" w:rsidP="0028499C">
      <w:r w:rsidRPr="001A4D7A">
        <w:t xml:space="preserve">        print ("Loading: " + </w:t>
      </w:r>
      <w:proofErr w:type="spellStart"/>
      <w:r w:rsidRPr="001A4D7A">
        <w:t>repr</w:t>
      </w:r>
      <w:proofErr w:type="spellEnd"/>
      <w:r w:rsidRPr="001A4D7A">
        <w:t>(loading))</w:t>
      </w:r>
    </w:p>
    <w:p w:rsidR="0028499C" w:rsidRPr="001A4D7A" w:rsidRDefault="0028499C" w:rsidP="0028499C">
      <w:proofErr w:type="spellStart"/>
      <w:r w:rsidRPr="001A4D7A">
        <w:lastRenderedPageBreak/>
        <w:t>df</w:t>
      </w:r>
      <w:proofErr w:type="spellEnd"/>
      <w:r w:rsidRPr="001A4D7A">
        <w:t xml:space="preserve"> = </w:t>
      </w:r>
      <w:proofErr w:type="spellStart"/>
      <w:proofErr w:type="gramStart"/>
      <w:r w:rsidRPr="001A4D7A">
        <w:t>pd.concat</w:t>
      </w:r>
      <w:proofErr w:type="spellEnd"/>
      <w:proofErr w:type="gramEnd"/>
      <w:r w:rsidRPr="001A4D7A">
        <w:t>(chunks, axis=0)</w:t>
      </w:r>
    </w:p>
    <w:p w:rsidR="0028499C" w:rsidRPr="001A4D7A" w:rsidRDefault="0028499C" w:rsidP="0028499C"/>
    <w:p w:rsidR="0028499C" w:rsidRPr="001A4D7A" w:rsidRDefault="0028499C" w:rsidP="0028499C">
      <w:proofErr w:type="gramStart"/>
      <w:r w:rsidRPr="001A4D7A">
        <w:t>print(</w:t>
      </w:r>
      <w:proofErr w:type="gramEnd"/>
      <w:r w:rsidRPr="001A4D7A">
        <w:t>'Finished Loading')</w:t>
      </w:r>
    </w:p>
    <w:p w:rsidR="0028499C" w:rsidRPr="001A4D7A" w:rsidRDefault="0028499C" w:rsidP="0028499C"/>
    <w:p w:rsidR="0028499C" w:rsidRPr="001A4D7A" w:rsidRDefault="0028499C" w:rsidP="0028499C">
      <w:proofErr w:type="spellStart"/>
      <w:r w:rsidRPr="001A4D7A">
        <w:t>columnx</w:t>
      </w:r>
      <w:proofErr w:type="spellEnd"/>
      <w:r w:rsidRPr="001A4D7A">
        <w:t xml:space="preserve"> = </w:t>
      </w:r>
      <w:proofErr w:type="spellStart"/>
      <w:proofErr w:type="gramStart"/>
      <w:r w:rsidRPr="001A4D7A">
        <w:t>df.iloc</w:t>
      </w:r>
      <w:proofErr w:type="spellEnd"/>
      <w:proofErr w:type="gramEnd"/>
      <w:r w:rsidRPr="001A4D7A">
        <w:t>[:,0]</w:t>
      </w:r>
    </w:p>
    <w:p w:rsidR="0028499C" w:rsidRPr="001A4D7A" w:rsidRDefault="0028499C" w:rsidP="0028499C">
      <w:proofErr w:type="spellStart"/>
      <w:r w:rsidRPr="001A4D7A">
        <w:t>columny</w:t>
      </w:r>
      <w:proofErr w:type="spellEnd"/>
      <w:r w:rsidRPr="001A4D7A">
        <w:t xml:space="preserve"> = </w:t>
      </w:r>
      <w:proofErr w:type="spellStart"/>
      <w:proofErr w:type="gramStart"/>
      <w:r w:rsidRPr="001A4D7A">
        <w:t>df.iloc</w:t>
      </w:r>
      <w:proofErr w:type="spellEnd"/>
      <w:proofErr w:type="gramEnd"/>
      <w:r w:rsidRPr="001A4D7A">
        <w:t>[:,1]</w:t>
      </w:r>
    </w:p>
    <w:p w:rsidR="0028499C" w:rsidRPr="001A4D7A" w:rsidRDefault="0028499C" w:rsidP="0028499C">
      <w:proofErr w:type="spellStart"/>
      <w:r w:rsidRPr="001A4D7A">
        <w:t>columnz</w:t>
      </w:r>
      <w:proofErr w:type="spellEnd"/>
      <w:r w:rsidRPr="001A4D7A">
        <w:t xml:space="preserve"> = </w:t>
      </w:r>
      <w:proofErr w:type="spellStart"/>
      <w:proofErr w:type="gramStart"/>
      <w:r w:rsidRPr="001A4D7A">
        <w:t>df.iloc</w:t>
      </w:r>
      <w:proofErr w:type="spellEnd"/>
      <w:proofErr w:type="gramEnd"/>
      <w:r w:rsidRPr="001A4D7A">
        <w:t>[:,2]</w:t>
      </w:r>
    </w:p>
    <w:p w:rsidR="0028499C" w:rsidRPr="001A4D7A" w:rsidRDefault="0028499C" w:rsidP="0028499C">
      <w:proofErr w:type="spellStart"/>
      <w:r w:rsidRPr="001A4D7A">
        <w:t>columnmass</w:t>
      </w:r>
      <w:proofErr w:type="spellEnd"/>
      <w:r w:rsidRPr="001A4D7A">
        <w:t xml:space="preserve"> = </w:t>
      </w:r>
      <w:proofErr w:type="spellStart"/>
      <w:proofErr w:type="gramStart"/>
      <w:r w:rsidRPr="001A4D7A">
        <w:t>df.iloc</w:t>
      </w:r>
      <w:proofErr w:type="spellEnd"/>
      <w:proofErr w:type="gramEnd"/>
      <w:r w:rsidRPr="001A4D7A">
        <w:t>[:,3]</w:t>
      </w:r>
    </w:p>
    <w:p w:rsidR="0028499C" w:rsidRPr="001A4D7A" w:rsidRDefault="0028499C" w:rsidP="0028499C"/>
    <w:p w:rsidR="0028499C" w:rsidRPr="001A4D7A" w:rsidRDefault="0028499C" w:rsidP="0028499C"/>
    <w:p w:rsidR="0028499C" w:rsidRPr="001A4D7A" w:rsidRDefault="0028499C" w:rsidP="0028499C">
      <w:proofErr w:type="gramStart"/>
      <w:r w:rsidRPr="001A4D7A">
        <w:t>print(</w:t>
      </w:r>
      <w:proofErr w:type="gramEnd"/>
      <w:r w:rsidRPr="001A4D7A">
        <w:t>'Finished column loading')</w:t>
      </w:r>
    </w:p>
    <w:p w:rsidR="0028499C" w:rsidRPr="001A4D7A" w:rsidRDefault="0028499C" w:rsidP="0028499C"/>
    <w:p w:rsidR="0028499C" w:rsidRPr="001A4D7A" w:rsidRDefault="0028499C" w:rsidP="0028499C">
      <w:proofErr w:type="spellStart"/>
      <w:r w:rsidRPr="001A4D7A">
        <w:t>lencolumn</w:t>
      </w:r>
      <w:proofErr w:type="spellEnd"/>
      <w:r w:rsidRPr="001A4D7A">
        <w:t xml:space="preserve"> = </w:t>
      </w:r>
      <w:proofErr w:type="spellStart"/>
      <w:r w:rsidRPr="001A4D7A">
        <w:t>len</w:t>
      </w:r>
      <w:proofErr w:type="spellEnd"/>
      <w:r w:rsidRPr="001A4D7A">
        <w:t>(</w:t>
      </w:r>
      <w:proofErr w:type="spellStart"/>
      <w:r w:rsidRPr="001A4D7A">
        <w:t>columnmass</w:t>
      </w:r>
      <w:proofErr w:type="spellEnd"/>
      <w:r w:rsidRPr="001A4D7A">
        <w:t>)</w:t>
      </w:r>
    </w:p>
    <w:p w:rsidR="0028499C" w:rsidRPr="001A4D7A" w:rsidRDefault="0028499C" w:rsidP="0028499C">
      <w:r w:rsidRPr="001A4D7A">
        <w:t>n = 0</w:t>
      </w:r>
    </w:p>
    <w:p w:rsidR="0028499C" w:rsidRPr="001A4D7A" w:rsidRDefault="0028499C" w:rsidP="0028499C">
      <w:proofErr w:type="spellStart"/>
      <w:r w:rsidRPr="001A4D7A">
        <w:t>newcolumnmass</w:t>
      </w:r>
      <w:proofErr w:type="spellEnd"/>
      <w:r w:rsidRPr="001A4D7A">
        <w:t xml:space="preserve"> = []</w:t>
      </w:r>
    </w:p>
    <w:p w:rsidR="0028499C" w:rsidRPr="001A4D7A" w:rsidRDefault="0028499C" w:rsidP="0028499C"/>
    <w:p w:rsidR="0028499C" w:rsidRPr="001A4D7A" w:rsidRDefault="0028499C" w:rsidP="0028499C">
      <w:proofErr w:type="spellStart"/>
      <w:r w:rsidRPr="001A4D7A">
        <w:t>randomlist</w:t>
      </w:r>
      <w:proofErr w:type="spellEnd"/>
      <w:r w:rsidRPr="001A4D7A">
        <w:t xml:space="preserve"> = </w:t>
      </w:r>
      <w:proofErr w:type="spellStart"/>
      <w:r w:rsidRPr="001A4D7A">
        <w:t>random.sample</w:t>
      </w:r>
      <w:proofErr w:type="spellEnd"/>
      <w:r w:rsidRPr="001A4D7A">
        <w:t>(range(</w:t>
      </w:r>
      <w:proofErr w:type="spellStart"/>
      <w:r w:rsidRPr="001A4D7A">
        <w:t>lencolumn</w:t>
      </w:r>
      <w:proofErr w:type="spellEnd"/>
      <w:proofErr w:type="gramStart"/>
      <w:r w:rsidRPr="001A4D7A">
        <w:t>),</w:t>
      </w:r>
      <w:proofErr w:type="spellStart"/>
      <w:r w:rsidRPr="001A4D7A">
        <w:t>lencolumn</w:t>
      </w:r>
      <w:proofErr w:type="spellEnd"/>
      <w:proofErr w:type="gramEnd"/>
      <w:r w:rsidRPr="001A4D7A">
        <w:t>)</w:t>
      </w:r>
    </w:p>
    <w:p w:rsidR="0028499C" w:rsidRPr="001A4D7A" w:rsidRDefault="0028499C" w:rsidP="0028499C"/>
    <w:p w:rsidR="0028499C" w:rsidRPr="001A4D7A" w:rsidRDefault="0028499C" w:rsidP="0028499C">
      <w:r w:rsidRPr="001A4D7A">
        <w:t xml:space="preserve">while n &lt; </w:t>
      </w:r>
      <w:proofErr w:type="spellStart"/>
      <w:r w:rsidRPr="001A4D7A">
        <w:t>lencolumn</w:t>
      </w:r>
      <w:proofErr w:type="spellEnd"/>
      <w:r w:rsidRPr="001A4D7A">
        <w:t>:</w:t>
      </w:r>
    </w:p>
    <w:p w:rsidR="0028499C" w:rsidRPr="001A4D7A" w:rsidRDefault="0028499C" w:rsidP="0028499C">
      <w:r w:rsidRPr="001A4D7A">
        <w:t xml:space="preserve">    </w:t>
      </w:r>
    </w:p>
    <w:p w:rsidR="0028499C" w:rsidRPr="001A4D7A" w:rsidRDefault="0028499C" w:rsidP="0028499C">
      <w:r w:rsidRPr="001A4D7A">
        <w:t xml:space="preserve">    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randomnumber</w:t>
      </w:r>
      <w:proofErr w:type="spellEnd"/>
      <w:r w:rsidRPr="001A4D7A">
        <w:t xml:space="preserve"> = </w:t>
      </w:r>
      <w:proofErr w:type="spellStart"/>
      <w:r w:rsidRPr="001A4D7A">
        <w:t>randomlist</w:t>
      </w:r>
      <w:proofErr w:type="spellEnd"/>
      <w:r w:rsidRPr="001A4D7A">
        <w:t>[n]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nextentry</w:t>
      </w:r>
      <w:proofErr w:type="spellEnd"/>
      <w:r w:rsidRPr="001A4D7A">
        <w:t xml:space="preserve"> = </w:t>
      </w:r>
      <w:proofErr w:type="spellStart"/>
      <w:proofErr w:type="gramStart"/>
      <w:r w:rsidRPr="001A4D7A">
        <w:t>df.iloc</w:t>
      </w:r>
      <w:proofErr w:type="spellEnd"/>
      <w:proofErr w:type="gramEnd"/>
      <w:r w:rsidRPr="001A4D7A">
        <w:t>[randomnumber,3]</w:t>
      </w:r>
    </w:p>
    <w:p w:rsidR="0028499C" w:rsidRPr="001A4D7A" w:rsidRDefault="0028499C" w:rsidP="0028499C">
      <w:r w:rsidRPr="001A4D7A">
        <w:t xml:space="preserve">    </w:t>
      </w:r>
      <w:proofErr w:type="spellStart"/>
      <w:proofErr w:type="gramStart"/>
      <w:r w:rsidRPr="001A4D7A">
        <w:t>newcolumnmass.append</w:t>
      </w:r>
      <w:proofErr w:type="spellEnd"/>
      <w:proofErr w:type="gramEnd"/>
      <w:r w:rsidRPr="001A4D7A">
        <w:t>(</w:t>
      </w:r>
      <w:proofErr w:type="spellStart"/>
      <w:r w:rsidRPr="001A4D7A">
        <w:t>nextentry</w:t>
      </w:r>
      <w:proofErr w:type="spellEnd"/>
      <w:r w:rsidRPr="001A4D7A">
        <w:t>)</w:t>
      </w:r>
    </w:p>
    <w:p w:rsidR="0028499C" w:rsidRPr="001A4D7A" w:rsidRDefault="0028499C" w:rsidP="0028499C">
      <w:r w:rsidRPr="001A4D7A">
        <w:t xml:space="preserve">    </w:t>
      </w:r>
    </w:p>
    <w:p w:rsidR="0028499C" w:rsidRPr="001A4D7A" w:rsidRDefault="0028499C" w:rsidP="0028499C">
      <w:r w:rsidRPr="001A4D7A">
        <w:t xml:space="preserve">    n += 1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ntest</w:t>
      </w:r>
      <w:proofErr w:type="spellEnd"/>
      <w:r w:rsidRPr="001A4D7A">
        <w:t xml:space="preserve"> = n % 100000</w:t>
      </w:r>
    </w:p>
    <w:p w:rsidR="0028499C" w:rsidRPr="001A4D7A" w:rsidRDefault="0028499C" w:rsidP="0028499C">
      <w:r w:rsidRPr="001A4D7A">
        <w:t xml:space="preserve">    </w:t>
      </w:r>
    </w:p>
    <w:p w:rsidR="0028499C" w:rsidRPr="001A4D7A" w:rsidRDefault="0028499C" w:rsidP="0028499C">
      <w:r w:rsidRPr="001A4D7A">
        <w:lastRenderedPageBreak/>
        <w:t xml:space="preserve">    if </w:t>
      </w:r>
      <w:proofErr w:type="spellStart"/>
      <w:r w:rsidRPr="001A4D7A">
        <w:t>ntest</w:t>
      </w:r>
      <w:proofErr w:type="spellEnd"/>
      <w:r w:rsidRPr="001A4D7A">
        <w:t xml:space="preserve"> == 0:</w:t>
      </w:r>
    </w:p>
    <w:p w:rsidR="0028499C" w:rsidRPr="001A4D7A" w:rsidRDefault="0028499C" w:rsidP="0028499C">
      <w:r w:rsidRPr="001A4D7A">
        <w:t xml:space="preserve">        </w:t>
      </w:r>
      <w:proofErr w:type="gramStart"/>
      <w:r w:rsidRPr="001A4D7A">
        <w:t>print(</w:t>
      </w:r>
      <w:proofErr w:type="gramEnd"/>
      <w:r w:rsidRPr="001A4D7A">
        <w:t xml:space="preserve">'Random Number Loading: ' + </w:t>
      </w:r>
      <w:proofErr w:type="spellStart"/>
      <w:r w:rsidRPr="001A4D7A">
        <w:t>repr</w:t>
      </w:r>
      <w:proofErr w:type="spellEnd"/>
      <w:r w:rsidRPr="001A4D7A">
        <w:t>(n))</w:t>
      </w:r>
    </w:p>
    <w:p w:rsidR="0028499C" w:rsidRPr="001A4D7A" w:rsidRDefault="0028499C" w:rsidP="0028499C"/>
    <w:p w:rsidR="0028499C" w:rsidRPr="001A4D7A" w:rsidRDefault="0028499C" w:rsidP="0028499C">
      <w:proofErr w:type="spellStart"/>
      <w:proofErr w:type="gramStart"/>
      <w:r w:rsidRPr="001A4D7A">
        <w:t>df.iloc</w:t>
      </w:r>
      <w:proofErr w:type="spellEnd"/>
      <w:proofErr w:type="gramEnd"/>
      <w:r w:rsidRPr="001A4D7A">
        <w:t xml:space="preserve">[:,3] = </w:t>
      </w:r>
      <w:proofErr w:type="spellStart"/>
      <w:r w:rsidRPr="001A4D7A">
        <w:t>newcolumnmass</w:t>
      </w:r>
      <w:proofErr w:type="spellEnd"/>
    </w:p>
    <w:p w:rsidR="0028499C" w:rsidRPr="001A4D7A" w:rsidRDefault="0028499C" w:rsidP="0028499C"/>
    <w:p w:rsidR="0028499C" w:rsidRPr="001A4D7A" w:rsidRDefault="0028499C" w:rsidP="0028499C">
      <w:proofErr w:type="gramStart"/>
      <w:r w:rsidRPr="001A4D7A">
        <w:t>print</w:t>
      </w:r>
      <w:r>
        <w:t>(</w:t>
      </w:r>
      <w:proofErr w:type="gramEnd"/>
      <w:r>
        <w:t>'Finished mass assignment randomizing')</w:t>
      </w:r>
    </w:p>
    <w:p w:rsidR="0028499C" w:rsidRPr="001A4D7A" w:rsidRDefault="0028499C" w:rsidP="0028499C"/>
    <w:p w:rsidR="0028499C" w:rsidRPr="001A4D7A" w:rsidRDefault="0028499C" w:rsidP="0028499C"/>
    <w:p w:rsidR="0028499C" w:rsidRPr="001A4D7A" w:rsidRDefault="0028499C" w:rsidP="0028499C">
      <w:proofErr w:type="spellStart"/>
      <w:r w:rsidRPr="001A4D7A">
        <w:t>volumeold</w:t>
      </w:r>
      <w:proofErr w:type="spellEnd"/>
      <w:r w:rsidRPr="001A4D7A">
        <w:t xml:space="preserve"> = 0</w:t>
      </w:r>
    </w:p>
    <w:p w:rsidR="0028499C" w:rsidRPr="001A4D7A" w:rsidRDefault="0028499C" w:rsidP="0028499C">
      <w:r w:rsidRPr="001A4D7A">
        <w:t>n = 0</w:t>
      </w:r>
    </w:p>
    <w:p w:rsidR="0028499C" w:rsidRPr="001A4D7A" w:rsidRDefault="0028499C" w:rsidP="0028499C"/>
    <w:p w:rsidR="0028499C" w:rsidRPr="001A4D7A" w:rsidRDefault="0028499C" w:rsidP="0028499C">
      <w:proofErr w:type="spellStart"/>
      <w:r w:rsidRPr="001A4D7A">
        <w:t>howmanyatoms</w:t>
      </w:r>
      <w:proofErr w:type="spellEnd"/>
      <w:r w:rsidRPr="001A4D7A">
        <w:t xml:space="preserve"> = </w:t>
      </w:r>
      <w:proofErr w:type="spellStart"/>
      <w:r w:rsidRPr="001A4D7A">
        <w:t>len</w:t>
      </w:r>
      <w:proofErr w:type="spellEnd"/>
      <w:r w:rsidRPr="001A4D7A">
        <w:t>(</w:t>
      </w:r>
      <w:proofErr w:type="spellStart"/>
      <w:r w:rsidRPr="001A4D7A">
        <w:t>columnx</w:t>
      </w:r>
      <w:proofErr w:type="spellEnd"/>
      <w:r w:rsidRPr="001A4D7A">
        <w:t>)</w:t>
      </w:r>
    </w:p>
    <w:p w:rsidR="0028499C" w:rsidRPr="001A4D7A" w:rsidRDefault="0028499C" w:rsidP="0028499C"/>
    <w:p w:rsidR="0028499C" w:rsidRPr="001A4D7A" w:rsidRDefault="0028499C" w:rsidP="0028499C"/>
    <w:p w:rsidR="0028499C" w:rsidRPr="001A4D7A" w:rsidRDefault="0028499C" w:rsidP="0028499C">
      <w:r w:rsidRPr="001A4D7A">
        <w:t>K = 2</w:t>
      </w:r>
    </w:p>
    <w:p w:rsidR="0028499C" w:rsidRPr="001A4D7A" w:rsidRDefault="0028499C" w:rsidP="0028499C">
      <w:r w:rsidRPr="001A4D7A">
        <w:t>r = 0</w:t>
      </w:r>
    </w:p>
    <w:p w:rsidR="0028499C" w:rsidRPr="001A4D7A" w:rsidRDefault="0028499C" w:rsidP="0028499C">
      <w:proofErr w:type="spellStart"/>
      <w:r w:rsidRPr="001A4D7A">
        <w:t>dr</w:t>
      </w:r>
      <w:proofErr w:type="spellEnd"/>
      <w:r w:rsidRPr="001A4D7A">
        <w:t xml:space="preserve"> = 0.001</w:t>
      </w:r>
    </w:p>
    <w:p w:rsidR="0028499C" w:rsidRPr="001A4D7A" w:rsidRDefault="0028499C" w:rsidP="0028499C">
      <w:proofErr w:type="spellStart"/>
      <w:r w:rsidRPr="001A4D7A">
        <w:t>roh</w:t>
      </w:r>
      <w:proofErr w:type="spellEnd"/>
      <w:r w:rsidRPr="001A4D7A">
        <w:t xml:space="preserve"> = 74</w:t>
      </w:r>
    </w:p>
    <w:p w:rsidR="0028499C" w:rsidRPr="001A4D7A" w:rsidRDefault="0028499C" w:rsidP="0028499C">
      <w:r w:rsidRPr="001A4D7A">
        <w:t>Pi=3.141592653589793238462643383</w:t>
      </w:r>
    </w:p>
    <w:p w:rsidR="0028499C" w:rsidRPr="001A4D7A" w:rsidRDefault="0028499C" w:rsidP="0028499C">
      <w:proofErr w:type="spellStart"/>
      <w:r w:rsidRPr="001A4D7A">
        <w:t>xstor</w:t>
      </w:r>
      <w:proofErr w:type="spellEnd"/>
      <w:r w:rsidRPr="001A4D7A">
        <w:t xml:space="preserve"> = []</w:t>
      </w:r>
    </w:p>
    <w:p w:rsidR="0028499C" w:rsidRPr="001A4D7A" w:rsidRDefault="0028499C" w:rsidP="0028499C">
      <w:proofErr w:type="spellStart"/>
      <w:r w:rsidRPr="001A4D7A">
        <w:t>ystor</w:t>
      </w:r>
      <w:proofErr w:type="spellEnd"/>
      <w:r w:rsidRPr="001A4D7A">
        <w:t xml:space="preserve"> = []</w:t>
      </w:r>
    </w:p>
    <w:p w:rsidR="0028499C" w:rsidRPr="001A4D7A" w:rsidRDefault="0028499C" w:rsidP="0028499C">
      <w:proofErr w:type="spellStart"/>
      <w:r w:rsidRPr="001A4D7A">
        <w:t>zstor</w:t>
      </w:r>
      <w:proofErr w:type="spellEnd"/>
      <w:r w:rsidRPr="001A4D7A">
        <w:t xml:space="preserve"> = []</w:t>
      </w:r>
    </w:p>
    <w:p w:rsidR="0028499C" w:rsidRPr="001A4D7A" w:rsidRDefault="0028499C" w:rsidP="0028499C">
      <w:r w:rsidRPr="001A4D7A">
        <w:t>mass = []</w:t>
      </w:r>
    </w:p>
    <w:p w:rsidR="0028499C" w:rsidRDefault="0028499C" w:rsidP="0028499C">
      <w:r w:rsidRPr="001A4D7A">
        <w:t>k = 1</w:t>
      </w:r>
    </w:p>
    <w:p w:rsidR="0028499C" w:rsidRPr="001A4D7A" w:rsidRDefault="0028499C" w:rsidP="0028499C"/>
    <w:p w:rsidR="0028499C" w:rsidRPr="001A4D7A" w:rsidRDefault="0028499C" w:rsidP="0028499C">
      <w:r w:rsidRPr="001A4D7A">
        <w:t># Step one, step up atom and step up radius</w:t>
      </w:r>
    </w:p>
    <w:p w:rsidR="0028499C" w:rsidRPr="001A4D7A" w:rsidRDefault="0028499C" w:rsidP="0028499C"/>
    <w:p w:rsidR="0028499C" w:rsidRPr="001A4D7A" w:rsidRDefault="0028499C" w:rsidP="0028499C">
      <w:r w:rsidRPr="001A4D7A">
        <w:t>K += 1</w:t>
      </w:r>
    </w:p>
    <w:p w:rsidR="0028499C" w:rsidRPr="001A4D7A" w:rsidRDefault="0028499C" w:rsidP="0028499C">
      <w:r w:rsidRPr="001A4D7A">
        <w:lastRenderedPageBreak/>
        <w:t xml:space="preserve">r += </w:t>
      </w:r>
      <w:proofErr w:type="spellStart"/>
      <w:r w:rsidRPr="001A4D7A">
        <w:t>dr</w:t>
      </w:r>
      <w:proofErr w:type="spellEnd"/>
    </w:p>
    <w:p w:rsidR="0028499C" w:rsidRPr="001A4D7A" w:rsidRDefault="0028499C" w:rsidP="0028499C"/>
    <w:p w:rsidR="0028499C" w:rsidRPr="001A4D7A" w:rsidRDefault="0028499C" w:rsidP="0028499C">
      <w:r w:rsidRPr="001A4D7A">
        <w:t>#Step two, calculate probability</w:t>
      </w:r>
    </w:p>
    <w:p w:rsidR="0028499C" w:rsidRPr="001A4D7A" w:rsidRDefault="0028499C" w:rsidP="0028499C"/>
    <w:p w:rsidR="0028499C" w:rsidRPr="001A4D7A" w:rsidRDefault="0028499C" w:rsidP="0028499C"/>
    <w:p w:rsidR="0028499C" w:rsidRPr="001A4D7A" w:rsidRDefault="0028499C" w:rsidP="0028499C">
      <w:r w:rsidRPr="001A4D7A">
        <w:t>for n in range(</w:t>
      </w:r>
      <w:proofErr w:type="spellStart"/>
      <w:r w:rsidRPr="001A4D7A">
        <w:t>howmanyatoms</w:t>
      </w:r>
      <w:proofErr w:type="spellEnd"/>
      <w:r w:rsidRPr="001A4D7A">
        <w:t>):</w:t>
      </w:r>
    </w:p>
    <w:p w:rsidR="0028499C" w:rsidRPr="001A4D7A" w:rsidRDefault="0028499C" w:rsidP="0028499C">
      <w:r>
        <w:t>#   Define</w:t>
      </w:r>
      <w:r w:rsidRPr="001A4D7A">
        <w:t xml:space="preserve"> probability</w:t>
      </w:r>
    </w:p>
    <w:p w:rsidR="0028499C" w:rsidRPr="001A4D7A" w:rsidRDefault="0028499C" w:rsidP="0028499C">
      <w:r>
        <w:t xml:space="preserve"> 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randomnumber</w:t>
      </w:r>
      <w:proofErr w:type="spellEnd"/>
      <w:r w:rsidRPr="001A4D7A">
        <w:t xml:space="preserve"> = 1</w:t>
      </w:r>
    </w:p>
    <w:p w:rsidR="0028499C" w:rsidRPr="001A4D7A" w:rsidRDefault="0028499C" w:rsidP="0028499C">
      <w:r w:rsidRPr="001A4D7A">
        <w:t xml:space="preserve">    P = 0</w:t>
      </w:r>
    </w:p>
    <w:p w:rsidR="0028499C" w:rsidRPr="001A4D7A" w:rsidRDefault="0028499C" w:rsidP="0028499C">
      <w:r w:rsidRPr="001A4D7A">
        <w:t xml:space="preserve">    </w:t>
      </w:r>
      <w:proofErr w:type="spellStart"/>
      <w:r w:rsidRPr="001A4D7A">
        <w:t>volumeold</w:t>
      </w:r>
      <w:proofErr w:type="spellEnd"/>
      <w:r w:rsidRPr="001A4D7A">
        <w:t xml:space="preserve"> = 0</w:t>
      </w:r>
    </w:p>
    <w:p w:rsidR="0028499C" w:rsidRPr="001A4D7A" w:rsidRDefault="0028499C" w:rsidP="0028499C">
      <w:r>
        <w:t xml:space="preserve">   </w:t>
      </w:r>
    </w:p>
    <w:p w:rsidR="0028499C" w:rsidRPr="001A4D7A" w:rsidRDefault="0028499C" w:rsidP="0028499C">
      <w:r w:rsidRPr="001A4D7A">
        <w:t xml:space="preserve">    while </w:t>
      </w:r>
      <w:proofErr w:type="spellStart"/>
      <w:r w:rsidRPr="001A4D7A">
        <w:t>randomnumber</w:t>
      </w:r>
      <w:proofErr w:type="spellEnd"/>
      <w:r w:rsidRPr="001A4D7A">
        <w:t xml:space="preserve"> &gt; P:</w:t>
      </w:r>
    </w:p>
    <w:p w:rsidR="0028499C" w:rsidRPr="001A4D7A" w:rsidRDefault="0028499C" w:rsidP="0028499C">
      <w:r w:rsidRPr="001A4D7A">
        <w:t xml:space="preserve">        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randomnumber</w:t>
      </w:r>
      <w:proofErr w:type="spellEnd"/>
      <w:r w:rsidRPr="001A4D7A">
        <w:t xml:space="preserve"> =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storageK</w:t>
      </w:r>
      <w:proofErr w:type="spellEnd"/>
      <w:r w:rsidRPr="001A4D7A">
        <w:t xml:space="preserve"> = []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storageP</w:t>
      </w:r>
      <w:proofErr w:type="spellEnd"/>
      <w:r w:rsidRPr="001A4D7A">
        <w:t xml:space="preserve"> = []</w:t>
      </w:r>
    </w:p>
    <w:p w:rsidR="0028499C" w:rsidRPr="001A4D7A" w:rsidRDefault="0028499C" w:rsidP="0028499C">
      <w:r>
        <w:t xml:space="preserve">        </w:t>
      </w:r>
      <w:r w:rsidRPr="001A4D7A">
        <w:t xml:space="preserve">        </w:t>
      </w:r>
    </w:p>
    <w:p w:rsidR="0028499C" w:rsidRDefault="0028499C" w:rsidP="0028499C">
      <w:r w:rsidRPr="001A4D7A">
        <w:t xml:space="preserve">        </w:t>
      </w:r>
      <w:r>
        <w:t xml:space="preserve">#Expanded version of the probability with a log taken and </w:t>
      </w:r>
      <w:proofErr w:type="spellStart"/>
      <w:r>
        <w:t>Stirling’s</w:t>
      </w:r>
      <w:proofErr w:type="spellEnd"/>
      <w:r>
        <w:t xml:space="preserve"> approximation applied</w:t>
      </w:r>
    </w:p>
    <w:p w:rsidR="0028499C" w:rsidRPr="001A4D7A" w:rsidRDefault="0028499C" w:rsidP="0028499C"/>
    <w:p w:rsidR="0028499C" w:rsidRPr="001A4D7A" w:rsidRDefault="0028499C" w:rsidP="0028499C">
      <w:r w:rsidRPr="001A4D7A">
        <w:t xml:space="preserve">        </w:t>
      </w:r>
      <w:proofErr w:type="spellStart"/>
      <w:r w:rsidRPr="001A4D7A">
        <w:t>firststep</w:t>
      </w:r>
      <w:proofErr w:type="spellEnd"/>
      <w:r w:rsidRPr="001A4D7A">
        <w:t xml:space="preserve"> = D(</w:t>
      </w:r>
      <w:proofErr w:type="gramStart"/>
      <w:r w:rsidRPr="001A4D7A">
        <w:t>log(</w:t>
      </w:r>
      <w:proofErr w:type="gramEnd"/>
      <w:r w:rsidRPr="001A4D7A">
        <w:t>3))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secondstep</w:t>
      </w:r>
      <w:proofErr w:type="spellEnd"/>
      <w:r w:rsidRPr="001A4D7A">
        <w:t xml:space="preserve"> = D((K-</w:t>
      </w:r>
      <w:proofErr w:type="gramStart"/>
      <w:r w:rsidRPr="001A4D7A">
        <w:t>1)*</w:t>
      </w:r>
      <w:proofErr w:type="gramEnd"/>
      <w:r w:rsidRPr="001A4D7A">
        <w:t>(log(K-1)))-D(K-1)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fourthstep</w:t>
      </w:r>
      <w:proofErr w:type="spellEnd"/>
      <w:r w:rsidRPr="001A4D7A">
        <w:t xml:space="preserve"> = D(K*log(4*Pi/3*</w:t>
      </w:r>
      <w:proofErr w:type="spellStart"/>
      <w:r w:rsidRPr="001A4D7A">
        <w:t>roh</w:t>
      </w:r>
      <w:proofErr w:type="spellEnd"/>
      <w:r w:rsidRPr="001A4D7A">
        <w:t>))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fifthstep</w:t>
      </w:r>
      <w:proofErr w:type="spellEnd"/>
      <w:r w:rsidRPr="001A4D7A">
        <w:t xml:space="preserve"> = D((3*K-</w:t>
      </w:r>
      <w:proofErr w:type="gramStart"/>
      <w:r w:rsidRPr="001A4D7A">
        <w:t>1)*</w:t>
      </w:r>
      <w:proofErr w:type="gramEnd"/>
      <w:r w:rsidRPr="001A4D7A">
        <w:t>log(r))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sixthstep</w:t>
      </w:r>
      <w:proofErr w:type="spellEnd"/>
      <w:r w:rsidRPr="001A4D7A">
        <w:t xml:space="preserve"> = D(4*Pi/3*</w:t>
      </w:r>
      <w:proofErr w:type="spellStart"/>
      <w:r w:rsidRPr="001A4D7A">
        <w:t>roh</w:t>
      </w:r>
      <w:proofErr w:type="spellEnd"/>
      <w:r w:rsidRPr="001A4D7A">
        <w:t>*pow(r,3))</w:t>
      </w:r>
    </w:p>
    <w:p w:rsidR="0028499C" w:rsidRPr="001A4D7A" w:rsidRDefault="0028499C" w:rsidP="0028499C">
      <w:r w:rsidRPr="001A4D7A">
        <w:t xml:space="preserve">        </w:t>
      </w:r>
    </w:p>
    <w:p w:rsidR="0028499C" w:rsidRPr="001A4D7A" w:rsidRDefault="0028499C" w:rsidP="0028499C">
      <w:r w:rsidRPr="001A4D7A">
        <w:t xml:space="preserve">        </w:t>
      </w:r>
      <w:proofErr w:type="spellStart"/>
      <w:r w:rsidRPr="001A4D7A">
        <w:t>logofP</w:t>
      </w:r>
      <w:proofErr w:type="spellEnd"/>
      <w:r w:rsidRPr="001A4D7A">
        <w:t xml:space="preserve"> = </w:t>
      </w:r>
      <w:proofErr w:type="spellStart"/>
      <w:r w:rsidRPr="001A4D7A">
        <w:t>firststep-secondstep+fourthstep+fifthstep-sixthstep</w:t>
      </w:r>
      <w:proofErr w:type="spellEnd"/>
    </w:p>
    <w:p w:rsidR="0028499C" w:rsidRDefault="0028499C" w:rsidP="0028499C">
      <w:r w:rsidRPr="001A4D7A">
        <w:t xml:space="preserve">        </w:t>
      </w:r>
    </w:p>
    <w:p w:rsidR="0028499C" w:rsidRPr="001A4D7A" w:rsidRDefault="0028499C" w:rsidP="0028499C">
      <w:pPr>
        <w:ind w:firstLine="540"/>
      </w:pPr>
      <w:r>
        <w:lastRenderedPageBreak/>
        <w:t># Python cannot take exponents of negatives</w:t>
      </w:r>
    </w:p>
    <w:p w:rsidR="0028499C" w:rsidRPr="001A4D7A" w:rsidRDefault="0028499C" w:rsidP="0028499C">
      <w:r w:rsidRPr="001A4D7A">
        <w:t xml:space="preserve">        try:</w:t>
      </w:r>
    </w:p>
    <w:p w:rsidR="0028499C" w:rsidRPr="001A4D7A" w:rsidRDefault="0028499C" w:rsidP="0028499C">
      <w:r w:rsidRPr="001A4D7A">
        <w:t xml:space="preserve">            P = </w:t>
      </w:r>
      <w:proofErr w:type="spellStart"/>
      <w:r w:rsidRPr="001A4D7A">
        <w:t>exp</w:t>
      </w:r>
      <w:proofErr w:type="spellEnd"/>
      <w:r w:rsidRPr="001A4D7A">
        <w:t>(</w:t>
      </w:r>
      <w:proofErr w:type="spellStart"/>
      <w:r w:rsidRPr="001A4D7A">
        <w:t>logofP</w:t>
      </w:r>
      <w:proofErr w:type="spellEnd"/>
      <w:r w:rsidRPr="001A4D7A">
        <w:t>)</w:t>
      </w:r>
    </w:p>
    <w:p w:rsidR="0028499C" w:rsidRPr="001A4D7A" w:rsidRDefault="0028499C" w:rsidP="0028499C">
      <w:r w:rsidRPr="001A4D7A">
        <w:t xml:space="preserve">        except:</w:t>
      </w:r>
    </w:p>
    <w:p w:rsidR="0028499C" w:rsidRPr="001A4D7A" w:rsidRDefault="0028499C" w:rsidP="0028499C">
      <w:r w:rsidRPr="001A4D7A">
        <w:t xml:space="preserve">            try:</w:t>
      </w:r>
    </w:p>
    <w:p w:rsidR="0028499C" w:rsidRPr="001A4D7A" w:rsidRDefault="0028499C" w:rsidP="0028499C">
      <w:r w:rsidRPr="001A4D7A">
        <w:t xml:space="preserve">                </w:t>
      </w:r>
      <w:proofErr w:type="spellStart"/>
      <w:r w:rsidRPr="001A4D7A">
        <w:t>logofP</w:t>
      </w:r>
      <w:proofErr w:type="spellEnd"/>
      <w:r w:rsidRPr="001A4D7A">
        <w:t xml:space="preserve"> = -</w:t>
      </w:r>
      <w:proofErr w:type="spellStart"/>
      <w:r w:rsidRPr="001A4D7A">
        <w:t>logofP</w:t>
      </w:r>
      <w:proofErr w:type="spellEnd"/>
    </w:p>
    <w:p w:rsidR="0028499C" w:rsidRDefault="0028499C" w:rsidP="0028499C">
      <w:r w:rsidRPr="001A4D7A">
        <w:t xml:space="preserve">                P = </w:t>
      </w:r>
      <w:proofErr w:type="spellStart"/>
      <w:r w:rsidRPr="001A4D7A">
        <w:t>exp</w:t>
      </w:r>
      <w:proofErr w:type="spellEnd"/>
      <w:r w:rsidRPr="001A4D7A">
        <w:t>(</w:t>
      </w:r>
      <w:proofErr w:type="spellStart"/>
      <w:r w:rsidRPr="001A4D7A">
        <w:t>logofP</w:t>
      </w:r>
      <w:proofErr w:type="spellEnd"/>
      <w:r w:rsidRPr="001A4D7A">
        <w:t>)</w:t>
      </w:r>
    </w:p>
    <w:p w:rsidR="0028499C" w:rsidRPr="001A4D7A" w:rsidRDefault="0028499C" w:rsidP="0028499C">
      <w:pPr>
        <w:ind w:firstLine="720"/>
      </w:pPr>
      <w:r>
        <w:t># If all else fails, punt</w:t>
      </w:r>
    </w:p>
    <w:p w:rsidR="0028499C" w:rsidRPr="001A4D7A" w:rsidRDefault="0028499C" w:rsidP="0028499C">
      <w:r w:rsidRPr="001A4D7A">
        <w:t xml:space="preserve">            except: P = 0.001</w:t>
      </w:r>
    </w:p>
    <w:p w:rsidR="0028499C" w:rsidRPr="001A4D7A" w:rsidRDefault="0028499C" w:rsidP="0028499C">
      <w:r>
        <w:t xml:space="preserve">                  </w:t>
      </w:r>
    </w:p>
    <w:p w:rsidR="0028499C" w:rsidRDefault="0028499C" w:rsidP="0028499C">
      <w:r w:rsidRPr="001A4D7A">
        <w:t xml:space="preserve">        if </w:t>
      </w:r>
      <w:proofErr w:type="spellStart"/>
      <w:r w:rsidRPr="001A4D7A">
        <w:t>randomnumber</w:t>
      </w:r>
      <w:proofErr w:type="spellEnd"/>
      <w:r w:rsidRPr="001A4D7A">
        <w:t xml:space="preserve"> &gt; P:</w:t>
      </w:r>
    </w:p>
    <w:p w:rsidR="0028499C" w:rsidRPr="001A4D7A" w:rsidRDefault="0028499C" w:rsidP="0028499C"/>
    <w:p w:rsidR="0028499C" w:rsidRDefault="0028499C" w:rsidP="0028499C">
      <w:pPr>
        <w:ind w:left="720"/>
      </w:pPr>
      <w:r>
        <w:t>#This means the probability is not high enough, so we need to increase the radius to   #increase the probability.</w:t>
      </w:r>
      <w:r w:rsidRPr="001A4D7A">
        <w:t xml:space="preserve">  </w:t>
      </w:r>
    </w:p>
    <w:p w:rsidR="0028499C" w:rsidRPr="001A4D7A" w:rsidRDefault="0028499C" w:rsidP="0028499C">
      <w:pPr>
        <w:ind w:left="720"/>
      </w:pPr>
    </w:p>
    <w:p w:rsidR="0028499C" w:rsidRPr="001A4D7A" w:rsidRDefault="0028499C" w:rsidP="0028499C">
      <w:r w:rsidRPr="001A4D7A">
        <w:t xml:space="preserve">            r +=</w:t>
      </w:r>
      <w:proofErr w:type="spellStart"/>
      <w:r w:rsidRPr="001A4D7A">
        <w:t>dr</w:t>
      </w:r>
      <w:proofErr w:type="spellEnd"/>
    </w:p>
    <w:p w:rsidR="0028499C" w:rsidRPr="001A4D7A" w:rsidRDefault="0028499C" w:rsidP="0028499C">
      <w:r>
        <w:t xml:space="preserve">            </w:t>
      </w:r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else:</w:t>
      </w:r>
    </w:p>
    <w:p w:rsidR="0028499C" w:rsidRDefault="0028499C" w:rsidP="0028499C">
      <w:r w:rsidRPr="001A4D7A">
        <w:t xml:space="preserve">            </w:t>
      </w:r>
    </w:p>
    <w:p w:rsidR="0028499C" w:rsidRPr="001A4D7A" w:rsidRDefault="0028499C" w:rsidP="0028499C">
      <w:pPr>
        <w:ind w:left="720"/>
      </w:pPr>
      <w:r>
        <w:t>#This means the probability is high enough, so we add another atom at the same radius #and see if we can do it again.</w:t>
      </w:r>
    </w:p>
    <w:p w:rsidR="0028499C" w:rsidRDefault="0028499C" w:rsidP="0028499C">
      <w:r w:rsidRPr="001A4D7A">
        <w:t xml:space="preserve">            </w:t>
      </w:r>
    </w:p>
    <w:p w:rsidR="0028499C" w:rsidRDefault="0028499C" w:rsidP="0028499C">
      <w:pPr>
        <w:ind w:left="720"/>
      </w:pPr>
      <w:r>
        <w:t xml:space="preserve"># We randomly pick a number for x and then use 3-D Pythagorean theorem to #find y #and z. The problem with this method is that as x is randomly chosen it limits the #possible options for y and z to be an extreme e.g. 1/n chance for x to be 0.0. 1/n^2 #chance for x and y to be 0.0 allowing z to be 1. To overcome this, I just brute forced all #of the possible combinations of randomly choosing a point in space. The dataset is #large enough to get over the statistical variance this causes. </w:t>
      </w:r>
    </w:p>
    <w:p w:rsidR="0028499C" w:rsidRPr="001A4D7A" w:rsidRDefault="0028499C" w:rsidP="0028499C">
      <w:pPr>
        <w:ind w:left="720"/>
      </w:pPr>
    </w:p>
    <w:p w:rsidR="0028499C" w:rsidRPr="001A4D7A" w:rsidRDefault="0028499C" w:rsidP="0028499C">
      <w:r w:rsidRPr="001A4D7A">
        <w:t xml:space="preserve">            if k == 1:</w:t>
      </w:r>
    </w:p>
    <w:p w:rsidR="0028499C" w:rsidRPr="001A4D7A" w:rsidRDefault="0028499C" w:rsidP="0028499C">
      <w:r w:rsidRPr="001A4D7A">
        <w:lastRenderedPageBreak/>
        <w:t xml:space="preserve">            </w:t>
      </w:r>
    </w:p>
    <w:p w:rsidR="0028499C" w:rsidRPr="001A4D7A" w:rsidRDefault="0028499C" w:rsidP="0028499C">
      <w:r w:rsidRPr="001A4D7A">
        <w:t xml:space="preserve">                x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t xml:space="preserve">                y = </w:t>
      </w:r>
      <w:proofErr w:type="spellStart"/>
      <w:r w:rsidRPr="001A4D7A">
        <w:t>sqrt</w:t>
      </w:r>
      <w:proofErr w:type="spellEnd"/>
      <w:r w:rsidRPr="001A4D7A">
        <w:t xml:space="preserve">(pow(r,2) - pow(x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y=-y</w:t>
      </w:r>
    </w:p>
    <w:p w:rsidR="0028499C" w:rsidRPr="001A4D7A" w:rsidRDefault="0028499C" w:rsidP="0028499C">
      <w:r w:rsidRPr="001A4D7A">
        <w:t xml:space="preserve">                z = </w:t>
      </w:r>
      <w:proofErr w:type="spellStart"/>
      <w:r w:rsidRPr="001A4D7A">
        <w:t>sqrt</w:t>
      </w:r>
      <w:proofErr w:type="spellEnd"/>
      <w:r w:rsidRPr="001A4D7A">
        <w:t>(pow(r,2) - pow(x,2) - pow(y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</w:t>
      </w:r>
    </w:p>
    <w:p w:rsidR="0028499C" w:rsidRPr="001A4D7A" w:rsidRDefault="0028499C" w:rsidP="0028499C">
      <w:r w:rsidRPr="001A4D7A">
        <w:t xml:space="preserve">            if k == 2:</w:t>
      </w:r>
    </w:p>
    <w:p w:rsidR="0028499C" w:rsidRPr="001A4D7A" w:rsidRDefault="0028499C" w:rsidP="0028499C">
      <w:r w:rsidRPr="001A4D7A">
        <w:t xml:space="preserve">                </w:t>
      </w:r>
    </w:p>
    <w:p w:rsidR="0028499C" w:rsidRPr="001A4D7A" w:rsidRDefault="0028499C" w:rsidP="0028499C">
      <w:r w:rsidRPr="001A4D7A">
        <w:t xml:space="preserve">                x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t xml:space="preserve">                z = </w:t>
      </w:r>
      <w:proofErr w:type="spellStart"/>
      <w:r w:rsidRPr="001A4D7A">
        <w:t>sqrt</w:t>
      </w:r>
      <w:proofErr w:type="spellEnd"/>
      <w:r w:rsidRPr="001A4D7A">
        <w:t xml:space="preserve">(pow(r,2) - pow(x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y = </w:t>
      </w:r>
      <w:proofErr w:type="spellStart"/>
      <w:r w:rsidRPr="001A4D7A">
        <w:t>sqrt</w:t>
      </w:r>
      <w:proofErr w:type="spellEnd"/>
      <w:r w:rsidRPr="001A4D7A">
        <w:t>(pow(r,2) - pow(x,2) - pow(z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y=-y</w:t>
      </w:r>
    </w:p>
    <w:p w:rsidR="0028499C" w:rsidRPr="001A4D7A" w:rsidRDefault="0028499C" w:rsidP="0028499C">
      <w:r w:rsidRPr="001A4D7A">
        <w:t xml:space="preserve">                </w:t>
      </w:r>
    </w:p>
    <w:p w:rsidR="0028499C" w:rsidRPr="001A4D7A" w:rsidRDefault="0028499C" w:rsidP="0028499C">
      <w:r w:rsidRPr="001A4D7A">
        <w:t xml:space="preserve">            if k == 3:</w:t>
      </w:r>
    </w:p>
    <w:p w:rsidR="0028499C" w:rsidRPr="001A4D7A" w:rsidRDefault="0028499C" w:rsidP="0028499C">
      <w:r w:rsidRPr="001A4D7A">
        <w:t xml:space="preserve">                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    y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lastRenderedPageBreak/>
        <w:t xml:space="preserve">                    y=-y</w:t>
      </w:r>
    </w:p>
    <w:p w:rsidR="0028499C" w:rsidRPr="001A4D7A" w:rsidRDefault="0028499C" w:rsidP="0028499C">
      <w:r w:rsidRPr="001A4D7A">
        <w:t xml:space="preserve">                x = </w:t>
      </w:r>
      <w:proofErr w:type="spellStart"/>
      <w:r w:rsidRPr="001A4D7A">
        <w:t>sqrt</w:t>
      </w:r>
      <w:proofErr w:type="spellEnd"/>
      <w:r w:rsidRPr="001A4D7A">
        <w:t xml:space="preserve">(pow(r,2) - pow(y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t xml:space="preserve">                z = </w:t>
      </w:r>
      <w:proofErr w:type="spellStart"/>
      <w:r w:rsidRPr="001A4D7A">
        <w:t>sqrt</w:t>
      </w:r>
      <w:proofErr w:type="spellEnd"/>
      <w:r w:rsidRPr="001A4D7A">
        <w:t>(pow(r,2) - pow(x,2) - pow(y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if k == 4: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    y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y=-y</w:t>
      </w:r>
    </w:p>
    <w:p w:rsidR="0028499C" w:rsidRPr="001A4D7A" w:rsidRDefault="0028499C" w:rsidP="0028499C">
      <w:r w:rsidRPr="001A4D7A">
        <w:t xml:space="preserve">                z = </w:t>
      </w:r>
      <w:proofErr w:type="spellStart"/>
      <w:r w:rsidRPr="001A4D7A">
        <w:t>sqrt</w:t>
      </w:r>
      <w:proofErr w:type="spellEnd"/>
      <w:r w:rsidRPr="001A4D7A">
        <w:t xml:space="preserve">(pow(r,2) - pow(y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x = </w:t>
      </w:r>
      <w:proofErr w:type="spellStart"/>
      <w:r w:rsidRPr="001A4D7A">
        <w:t>sqrt</w:t>
      </w:r>
      <w:proofErr w:type="spellEnd"/>
      <w:r w:rsidRPr="001A4D7A">
        <w:t>(pow(r,2) - pow(y,2) - pow(z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t xml:space="preserve">                      </w:t>
      </w:r>
    </w:p>
    <w:p w:rsidR="0028499C" w:rsidRPr="001A4D7A" w:rsidRDefault="0028499C" w:rsidP="0028499C">
      <w:r w:rsidRPr="001A4D7A">
        <w:t xml:space="preserve">            if k == 5: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    z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x = </w:t>
      </w:r>
      <w:proofErr w:type="spellStart"/>
      <w:r w:rsidRPr="001A4D7A">
        <w:t>sqrt</w:t>
      </w:r>
      <w:proofErr w:type="spellEnd"/>
      <w:r w:rsidRPr="001A4D7A">
        <w:t xml:space="preserve">(pow(r,2) - pow(z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lastRenderedPageBreak/>
        <w:t xml:space="preserve">                y = </w:t>
      </w:r>
      <w:proofErr w:type="spellStart"/>
      <w:r w:rsidRPr="001A4D7A">
        <w:t>sqrt</w:t>
      </w:r>
      <w:proofErr w:type="spellEnd"/>
      <w:r w:rsidRPr="001A4D7A">
        <w:t>(pow(r,2) - pow(x,2) - pow(z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y=-y  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        </w:t>
      </w:r>
    </w:p>
    <w:p w:rsidR="0028499C" w:rsidRPr="001A4D7A" w:rsidRDefault="0028499C" w:rsidP="0028499C">
      <w:r w:rsidRPr="001A4D7A">
        <w:t xml:space="preserve">            if k == 6:    </w:t>
      </w:r>
    </w:p>
    <w:p w:rsidR="0028499C" w:rsidRPr="001A4D7A" w:rsidRDefault="0028499C" w:rsidP="0028499C">
      <w:r>
        <w:t xml:space="preserve">          </w:t>
      </w:r>
    </w:p>
    <w:p w:rsidR="0028499C" w:rsidRPr="001A4D7A" w:rsidRDefault="0028499C" w:rsidP="0028499C">
      <w:r w:rsidRPr="001A4D7A">
        <w:t xml:space="preserve">                z = r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z=-z</w:t>
      </w:r>
    </w:p>
    <w:p w:rsidR="0028499C" w:rsidRPr="001A4D7A" w:rsidRDefault="0028499C" w:rsidP="0028499C">
      <w:r w:rsidRPr="001A4D7A">
        <w:t xml:space="preserve">                y = </w:t>
      </w:r>
      <w:proofErr w:type="spellStart"/>
      <w:r w:rsidRPr="001A4D7A">
        <w:t>sqrt</w:t>
      </w:r>
      <w:proofErr w:type="spellEnd"/>
      <w:r w:rsidRPr="001A4D7A">
        <w:t xml:space="preserve">(pow(r,2) - pow(z,2)) *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y=-y</w:t>
      </w:r>
    </w:p>
    <w:p w:rsidR="0028499C" w:rsidRPr="001A4D7A" w:rsidRDefault="0028499C" w:rsidP="0028499C">
      <w:r w:rsidRPr="001A4D7A">
        <w:t xml:space="preserve">                x = </w:t>
      </w:r>
      <w:proofErr w:type="spellStart"/>
      <w:r w:rsidRPr="001A4D7A">
        <w:t>sqrt</w:t>
      </w:r>
      <w:proofErr w:type="spellEnd"/>
      <w:r w:rsidRPr="001A4D7A">
        <w:t>(pow(r,2) - pow(z,2) - pow(y,2))</w:t>
      </w:r>
    </w:p>
    <w:p w:rsidR="0028499C" w:rsidRPr="001A4D7A" w:rsidRDefault="0028499C" w:rsidP="0028499C">
      <w:r w:rsidRPr="001A4D7A">
        <w:t xml:space="preserve">                if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 &lt; 0.50:</w:t>
      </w:r>
    </w:p>
    <w:p w:rsidR="0028499C" w:rsidRPr="001A4D7A" w:rsidRDefault="0028499C" w:rsidP="0028499C">
      <w:r w:rsidRPr="001A4D7A">
        <w:t xml:space="preserve">                    x=-x</w:t>
      </w:r>
    </w:p>
    <w:p w:rsidR="0028499C" w:rsidRPr="001A4D7A" w:rsidRDefault="0028499C" w:rsidP="0028499C">
      <w:r w:rsidRPr="001A4D7A">
        <w:t xml:space="preserve">                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k += 1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if k &gt; 6:</w:t>
      </w:r>
    </w:p>
    <w:p w:rsidR="0028499C" w:rsidRPr="001A4D7A" w:rsidRDefault="0028499C" w:rsidP="0028499C">
      <w:r w:rsidRPr="001A4D7A">
        <w:t xml:space="preserve">                k = 1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K += 1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</w:t>
      </w:r>
      <w:proofErr w:type="spellStart"/>
      <w:proofErr w:type="gramStart"/>
      <w:r w:rsidRPr="001A4D7A">
        <w:t>xstor.append</w:t>
      </w:r>
      <w:proofErr w:type="spellEnd"/>
      <w:proofErr w:type="gramEnd"/>
      <w:r w:rsidRPr="001A4D7A">
        <w:t>(x)</w:t>
      </w:r>
    </w:p>
    <w:p w:rsidR="0028499C" w:rsidRPr="001A4D7A" w:rsidRDefault="0028499C" w:rsidP="0028499C">
      <w:r w:rsidRPr="001A4D7A">
        <w:t xml:space="preserve">            </w:t>
      </w:r>
      <w:proofErr w:type="spellStart"/>
      <w:proofErr w:type="gramStart"/>
      <w:r w:rsidRPr="001A4D7A">
        <w:t>ystor.append</w:t>
      </w:r>
      <w:proofErr w:type="spellEnd"/>
      <w:proofErr w:type="gramEnd"/>
      <w:r w:rsidRPr="001A4D7A">
        <w:t>(y)</w:t>
      </w:r>
    </w:p>
    <w:p w:rsidR="0028499C" w:rsidRPr="001A4D7A" w:rsidRDefault="0028499C" w:rsidP="0028499C">
      <w:r w:rsidRPr="001A4D7A">
        <w:t xml:space="preserve">            </w:t>
      </w:r>
      <w:proofErr w:type="spellStart"/>
      <w:proofErr w:type="gramStart"/>
      <w:r w:rsidRPr="001A4D7A">
        <w:t>zstor.append</w:t>
      </w:r>
      <w:proofErr w:type="spellEnd"/>
      <w:proofErr w:type="gramEnd"/>
      <w:r w:rsidRPr="001A4D7A">
        <w:t>(z)</w:t>
      </w:r>
    </w:p>
    <w:p w:rsidR="0028499C" w:rsidRPr="001A4D7A" w:rsidRDefault="0028499C" w:rsidP="0028499C">
      <w:r w:rsidRPr="001A4D7A">
        <w:lastRenderedPageBreak/>
        <w:t xml:space="preserve">            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</w:t>
      </w:r>
      <w:proofErr w:type="spellStart"/>
      <w:r w:rsidRPr="001A4D7A">
        <w:t>randommass</w:t>
      </w:r>
      <w:proofErr w:type="spellEnd"/>
      <w:r w:rsidRPr="001A4D7A">
        <w:t xml:space="preserve"> = </w:t>
      </w:r>
      <w:proofErr w:type="spellStart"/>
      <w:proofErr w:type="gramStart"/>
      <w:r w:rsidRPr="001A4D7A">
        <w:t>random.random</w:t>
      </w:r>
      <w:proofErr w:type="spellEnd"/>
      <w:proofErr w:type="gramEnd"/>
      <w:r w:rsidRPr="001A4D7A">
        <w:t>()*300</w:t>
      </w:r>
    </w:p>
    <w:p w:rsidR="0028499C" w:rsidRPr="001A4D7A" w:rsidRDefault="0028499C" w:rsidP="0028499C">
      <w:r w:rsidRPr="001A4D7A">
        <w:t xml:space="preserve">            </w:t>
      </w:r>
      <w:proofErr w:type="spellStart"/>
      <w:proofErr w:type="gramStart"/>
      <w:r w:rsidRPr="001A4D7A">
        <w:t>mass.append</w:t>
      </w:r>
      <w:proofErr w:type="spellEnd"/>
      <w:proofErr w:type="gramEnd"/>
      <w:r w:rsidRPr="001A4D7A">
        <w:t>(</w:t>
      </w:r>
      <w:proofErr w:type="spellStart"/>
      <w:r w:rsidRPr="001A4D7A">
        <w:t>randommass</w:t>
      </w:r>
      <w:proofErr w:type="spellEnd"/>
      <w:r w:rsidRPr="001A4D7A">
        <w:t>)</w:t>
      </w:r>
    </w:p>
    <w:p w:rsidR="0028499C" w:rsidRPr="001A4D7A" w:rsidRDefault="0028499C" w:rsidP="0028499C">
      <w:r w:rsidRPr="001A4D7A">
        <w:t xml:space="preserve">            </w:t>
      </w:r>
    </w:p>
    <w:p w:rsidR="0028499C" w:rsidRPr="001A4D7A" w:rsidRDefault="0028499C" w:rsidP="0028499C">
      <w:r w:rsidRPr="001A4D7A">
        <w:t xml:space="preserve">            </w:t>
      </w:r>
      <w:proofErr w:type="spellStart"/>
      <w:r w:rsidRPr="001A4D7A">
        <w:t>Ktest</w:t>
      </w:r>
      <w:proofErr w:type="spellEnd"/>
      <w:r w:rsidRPr="001A4D7A">
        <w:t xml:space="preserve"> = K% 100000</w:t>
      </w:r>
    </w:p>
    <w:p w:rsidR="0028499C" w:rsidRPr="001A4D7A" w:rsidRDefault="0028499C" w:rsidP="0028499C">
      <w:r w:rsidRPr="001A4D7A">
        <w:t xml:space="preserve">            if </w:t>
      </w:r>
      <w:proofErr w:type="spellStart"/>
      <w:r w:rsidRPr="001A4D7A">
        <w:t>Ktest</w:t>
      </w:r>
      <w:proofErr w:type="spellEnd"/>
      <w:r w:rsidRPr="001A4D7A">
        <w:t xml:space="preserve"> == 0:</w:t>
      </w:r>
    </w:p>
    <w:p w:rsidR="0028499C" w:rsidRPr="001A4D7A" w:rsidRDefault="0028499C" w:rsidP="0028499C">
      <w:r w:rsidRPr="001A4D7A">
        <w:t xml:space="preserve">                print ('K: ' + </w:t>
      </w:r>
      <w:proofErr w:type="spellStart"/>
      <w:r w:rsidRPr="001A4D7A">
        <w:t>repr</w:t>
      </w:r>
      <w:proofErr w:type="spellEnd"/>
      <w:r w:rsidRPr="001A4D7A">
        <w:t>(K))</w:t>
      </w:r>
    </w:p>
    <w:p w:rsidR="0028499C" w:rsidRPr="001A4D7A" w:rsidRDefault="0028499C" w:rsidP="0028499C">
      <w:r>
        <w:t xml:space="preserve">    </w:t>
      </w:r>
      <w:r w:rsidRPr="001A4D7A">
        <w:t xml:space="preserve">   </w:t>
      </w:r>
    </w:p>
    <w:p w:rsidR="0028499C" w:rsidRPr="001A4D7A" w:rsidRDefault="0028499C" w:rsidP="0028499C">
      <w:r>
        <w:t>#This is for IVAS to work with. The extremes are now at the origin.</w:t>
      </w:r>
      <w:r w:rsidRPr="001A4D7A">
        <w:t xml:space="preserve">    </w:t>
      </w:r>
    </w:p>
    <w:p w:rsidR="0028499C" w:rsidRPr="001A4D7A" w:rsidRDefault="0028499C" w:rsidP="0028499C">
      <w:proofErr w:type="spellStart"/>
      <w:r w:rsidRPr="001A4D7A">
        <w:t>xstor</w:t>
      </w:r>
      <w:proofErr w:type="spellEnd"/>
      <w:r w:rsidRPr="001A4D7A">
        <w:t xml:space="preserve"> = </w:t>
      </w:r>
      <w:proofErr w:type="spellStart"/>
      <w:proofErr w:type="gramStart"/>
      <w:r w:rsidRPr="001A4D7A">
        <w:t>np.array</w:t>
      </w:r>
      <w:proofErr w:type="spellEnd"/>
      <w:proofErr w:type="gramEnd"/>
      <w:r w:rsidRPr="001A4D7A">
        <w:t>(</w:t>
      </w:r>
      <w:proofErr w:type="spellStart"/>
      <w:r w:rsidRPr="001A4D7A">
        <w:t>xstor</w:t>
      </w:r>
      <w:proofErr w:type="spellEnd"/>
      <w:r w:rsidRPr="001A4D7A">
        <w:t>)</w:t>
      </w:r>
    </w:p>
    <w:p w:rsidR="0028499C" w:rsidRPr="001A4D7A" w:rsidRDefault="0028499C" w:rsidP="0028499C">
      <w:proofErr w:type="spellStart"/>
      <w:r w:rsidRPr="001A4D7A">
        <w:t>xstor</w:t>
      </w:r>
      <w:proofErr w:type="spellEnd"/>
      <w:r w:rsidRPr="001A4D7A">
        <w:t xml:space="preserve"> = </w:t>
      </w:r>
      <w:proofErr w:type="spellStart"/>
      <w:r w:rsidRPr="001A4D7A">
        <w:t>xstor</w:t>
      </w:r>
      <w:proofErr w:type="spellEnd"/>
      <w:r w:rsidRPr="001A4D7A">
        <w:t xml:space="preserve"> - min(</w:t>
      </w:r>
      <w:proofErr w:type="spellStart"/>
      <w:r w:rsidRPr="001A4D7A">
        <w:t>xstor</w:t>
      </w:r>
      <w:proofErr w:type="spellEnd"/>
      <w:r w:rsidRPr="001A4D7A">
        <w:t xml:space="preserve">) </w:t>
      </w:r>
    </w:p>
    <w:p w:rsidR="0028499C" w:rsidRPr="001A4D7A" w:rsidRDefault="0028499C" w:rsidP="0028499C">
      <w:proofErr w:type="spellStart"/>
      <w:r w:rsidRPr="001A4D7A">
        <w:t>ystor</w:t>
      </w:r>
      <w:proofErr w:type="spellEnd"/>
      <w:r w:rsidRPr="001A4D7A">
        <w:t xml:space="preserve"> = </w:t>
      </w:r>
      <w:proofErr w:type="spellStart"/>
      <w:proofErr w:type="gramStart"/>
      <w:r w:rsidRPr="001A4D7A">
        <w:t>np.array</w:t>
      </w:r>
      <w:proofErr w:type="spellEnd"/>
      <w:proofErr w:type="gramEnd"/>
      <w:r w:rsidRPr="001A4D7A">
        <w:t>(</w:t>
      </w:r>
      <w:proofErr w:type="spellStart"/>
      <w:r w:rsidRPr="001A4D7A">
        <w:t>ystor</w:t>
      </w:r>
      <w:proofErr w:type="spellEnd"/>
      <w:r w:rsidRPr="001A4D7A">
        <w:t>)</w:t>
      </w:r>
    </w:p>
    <w:p w:rsidR="0028499C" w:rsidRPr="001A4D7A" w:rsidRDefault="0028499C" w:rsidP="0028499C">
      <w:proofErr w:type="spellStart"/>
      <w:r w:rsidRPr="001A4D7A">
        <w:t>ystor</w:t>
      </w:r>
      <w:proofErr w:type="spellEnd"/>
      <w:r w:rsidRPr="001A4D7A">
        <w:t xml:space="preserve"> = </w:t>
      </w:r>
      <w:proofErr w:type="spellStart"/>
      <w:r w:rsidRPr="001A4D7A">
        <w:t>ystor</w:t>
      </w:r>
      <w:proofErr w:type="spellEnd"/>
      <w:r w:rsidRPr="001A4D7A">
        <w:t xml:space="preserve"> - min(</w:t>
      </w:r>
      <w:proofErr w:type="spellStart"/>
      <w:r w:rsidRPr="001A4D7A">
        <w:t>ystor</w:t>
      </w:r>
      <w:proofErr w:type="spellEnd"/>
      <w:r w:rsidRPr="001A4D7A">
        <w:t>)</w:t>
      </w:r>
    </w:p>
    <w:p w:rsidR="0028499C" w:rsidRPr="001A4D7A" w:rsidRDefault="0028499C" w:rsidP="0028499C">
      <w:proofErr w:type="spellStart"/>
      <w:r w:rsidRPr="001A4D7A">
        <w:t>zstor</w:t>
      </w:r>
      <w:proofErr w:type="spellEnd"/>
      <w:r w:rsidRPr="001A4D7A">
        <w:t xml:space="preserve"> = </w:t>
      </w:r>
      <w:proofErr w:type="spellStart"/>
      <w:proofErr w:type="gramStart"/>
      <w:r w:rsidRPr="001A4D7A">
        <w:t>np.array</w:t>
      </w:r>
      <w:proofErr w:type="spellEnd"/>
      <w:proofErr w:type="gramEnd"/>
      <w:r w:rsidRPr="001A4D7A">
        <w:t>(</w:t>
      </w:r>
      <w:proofErr w:type="spellStart"/>
      <w:r w:rsidRPr="001A4D7A">
        <w:t>zstor</w:t>
      </w:r>
      <w:proofErr w:type="spellEnd"/>
      <w:r w:rsidRPr="001A4D7A">
        <w:t>)</w:t>
      </w:r>
    </w:p>
    <w:p w:rsidR="0028499C" w:rsidRPr="001A4D7A" w:rsidRDefault="0028499C" w:rsidP="0028499C">
      <w:proofErr w:type="spellStart"/>
      <w:r w:rsidRPr="001A4D7A">
        <w:t>zstor</w:t>
      </w:r>
      <w:proofErr w:type="spellEnd"/>
      <w:r w:rsidRPr="001A4D7A">
        <w:t xml:space="preserve"> = </w:t>
      </w:r>
      <w:proofErr w:type="spellStart"/>
      <w:r w:rsidRPr="001A4D7A">
        <w:t>zstor</w:t>
      </w:r>
      <w:proofErr w:type="spellEnd"/>
      <w:r w:rsidRPr="001A4D7A">
        <w:t xml:space="preserve"> - min(</w:t>
      </w:r>
      <w:proofErr w:type="spellStart"/>
      <w:r w:rsidRPr="001A4D7A">
        <w:t>zstor</w:t>
      </w:r>
      <w:proofErr w:type="spellEnd"/>
      <w:r w:rsidRPr="001A4D7A">
        <w:t>)</w:t>
      </w:r>
    </w:p>
    <w:p w:rsidR="0028499C" w:rsidRPr="001A4D7A" w:rsidRDefault="0028499C" w:rsidP="0028499C">
      <w:r w:rsidRPr="001A4D7A">
        <w:t xml:space="preserve">        </w:t>
      </w:r>
    </w:p>
    <w:p w:rsidR="0028499C" w:rsidRPr="001A4D7A" w:rsidRDefault="0028499C" w:rsidP="0028499C">
      <w:r>
        <w:t>#Change the positions. The mass has already been taken care of.</w:t>
      </w:r>
    </w:p>
    <w:p w:rsidR="0028499C" w:rsidRPr="001A4D7A" w:rsidRDefault="0028499C" w:rsidP="0028499C">
      <w:proofErr w:type="spellStart"/>
      <w:proofErr w:type="gramStart"/>
      <w:r w:rsidRPr="001A4D7A">
        <w:t>df.iloc</w:t>
      </w:r>
      <w:proofErr w:type="spellEnd"/>
      <w:proofErr w:type="gramEnd"/>
      <w:r w:rsidRPr="001A4D7A">
        <w:t xml:space="preserve">[:,0] = </w:t>
      </w:r>
      <w:proofErr w:type="spellStart"/>
      <w:r w:rsidRPr="001A4D7A">
        <w:t>xstor</w:t>
      </w:r>
      <w:proofErr w:type="spellEnd"/>
      <w:r w:rsidRPr="001A4D7A">
        <w:t xml:space="preserve"> </w:t>
      </w:r>
    </w:p>
    <w:p w:rsidR="0028499C" w:rsidRPr="001A4D7A" w:rsidRDefault="0028499C" w:rsidP="0028499C">
      <w:proofErr w:type="spellStart"/>
      <w:proofErr w:type="gramStart"/>
      <w:r w:rsidRPr="001A4D7A">
        <w:t>df.iloc</w:t>
      </w:r>
      <w:proofErr w:type="spellEnd"/>
      <w:proofErr w:type="gramEnd"/>
      <w:r w:rsidRPr="001A4D7A">
        <w:t xml:space="preserve">[:,1] = </w:t>
      </w:r>
      <w:proofErr w:type="spellStart"/>
      <w:r w:rsidRPr="001A4D7A">
        <w:t>ystor</w:t>
      </w:r>
      <w:proofErr w:type="spellEnd"/>
      <w:r w:rsidRPr="001A4D7A">
        <w:t xml:space="preserve"> </w:t>
      </w:r>
    </w:p>
    <w:p w:rsidR="0028499C" w:rsidRPr="001A4D7A" w:rsidRDefault="0028499C" w:rsidP="0028499C">
      <w:proofErr w:type="spellStart"/>
      <w:proofErr w:type="gramStart"/>
      <w:r w:rsidRPr="001A4D7A">
        <w:t>df.iloc</w:t>
      </w:r>
      <w:proofErr w:type="spellEnd"/>
      <w:proofErr w:type="gramEnd"/>
      <w:r w:rsidRPr="001A4D7A">
        <w:t xml:space="preserve">[:,2] = </w:t>
      </w:r>
      <w:proofErr w:type="spellStart"/>
      <w:r w:rsidRPr="001A4D7A">
        <w:t>zstor</w:t>
      </w:r>
      <w:proofErr w:type="spellEnd"/>
      <w:r w:rsidRPr="001A4D7A">
        <w:t xml:space="preserve"> </w:t>
      </w:r>
    </w:p>
    <w:p w:rsidR="0028499C" w:rsidRPr="001A4D7A" w:rsidRDefault="0028499C" w:rsidP="0028499C"/>
    <w:p w:rsidR="0028499C" w:rsidRPr="001A4D7A" w:rsidRDefault="0028499C" w:rsidP="0028499C"/>
    <w:p w:rsidR="0028499C" w:rsidRPr="001A4D7A" w:rsidRDefault="0028499C" w:rsidP="0028499C">
      <w:r w:rsidRPr="001A4D7A">
        <w:t>print ("Column Loading Finished")</w:t>
      </w:r>
    </w:p>
    <w:p w:rsidR="0028499C" w:rsidRDefault="0028499C" w:rsidP="0028499C"/>
    <w:p w:rsidR="0028499C" w:rsidRPr="001A4D7A" w:rsidRDefault="0028499C" w:rsidP="0028499C">
      <w:r>
        <w:t>#Save to a new CSV</w:t>
      </w:r>
    </w:p>
    <w:p w:rsidR="0028499C" w:rsidRDefault="0028499C" w:rsidP="0028499C">
      <w:pPr>
        <w:pStyle w:val="Cuerpo"/>
        <w:widowControl w:val="0"/>
        <w:spacing w:line="360" w:lineRule="auto"/>
        <w:rPr>
          <w:rFonts w:cs="Times New Roman"/>
        </w:rPr>
      </w:pPr>
      <w:proofErr w:type="spellStart"/>
      <w:r w:rsidRPr="001A4D7A">
        <w:rPr>
          <w:rFonts w:cs="Times New Roman"/>
        </w:rPr>
        <w:t>df.to_</w:t>
      </w:r>
      <w:proofErr w:type="gramStart"/>
      <w:r w:rsidRPr="001A4D7A">
        <w:rPr>
          <w:rFonts w:cs="Times New Roman"/>
        </w:rPr>
        <w:t>csv</w:t>
      </w:r>
      <w:proofErr w:type="spellEnd"/>
      <w:r w:rsidRPr="001A4D7A">
        <w:rPr>
          <w:rFonts w:cs="Times New Roman"/>
        </w:rPr>
        <w:t>(</w:t>
      </w:r>
      <w:proofErr w:type="gramEnd"/>
      <w:r>
        <w:rPr>
          <w:rFonts w:cs="Times New Roman"/>
        </w:rPr>
        <w:t>‘</w:t>
      </w:r>
      <w:proofErr w:type="spellStart"/>
      <w:r>
        <w:rPr>
          <w:rFonts w:cs="Times New Roman"/>
        </w:rPr>
        <w:t>newfilename</w:t>
      </w:r>
      <w:proofErr w:type="spellEnd"/>
      <w:r>
        <w:rPr>
          <w:rFonts w:cs="Times New Roman"/>
        </w:rPr>
        <w:t>’</w:t>
      </w:r>
      <w:r w:rsidRPr="001A4D7A">
        <w:rPr>
          <w:rFonts w:cs="Times New Roman"/>
        </w:rPr>
        <w:t xml:space="preserve">, </w:t>
      </w:r>
      <w:proofErr w:type="spellStart"/>
      <w:r w:rsidRPr="001A4D7A">
        <w:rPr>
          <w:rFonts w:cs="Times New Roman"/>
        </w:rPr>
        <w:t>sep</w:t>
      </w:r>
      <w:proofErr w:type="spellEnd"/>
      <w:r w:rsidRPr="001A4D7A">
        <w:rPr>
          <w:rFonts w:cs="Times New Roman"/>
        </w:rPr>
        <w:t>=',',index=False)</w:t>
      </w:r>
    </w:p>
    <w:p w:rsidR="0028499C" w:rsidRDefault="0028499C" w:rsidP="0028499C">
      <w:pPr>
        <w:pStyle w:val="Cuerpo"/>
        <w:widowControl w:val="0"/>
        <w:spacing w:line="360" w:lineRule="auto"/>
        <w:rPr>
          <w:rFonts w:cs="Times New Roman"/>
        </w:rPr>
      </w:pPr>
      <w:r>
        <w:rPr>
          <w:rFonts w:cs="Times New Roman"/>
        </w:rPr>
        <w:t>#end of code</w:t>
      </w:r>
    </w:p>
    <w:p w:rsidR="0028499C" w:rsidRDefault="0028499C" w:rsidP="0028499C">
      <w:pPr>
        <w:pStyle w:val="Cuerpo"/>
        <w:widowControl w:val="0"/>
        <w:spacing w:line="360" w:lineRule="auto"/>
        <w:rPr>
          <w:rFonts w:cs="Times New Roman"/>
        </w:rPr>
      </w:pPr>
      <w:r>
        <w:rPr>
          <w:rFonts w:cs="Times New Roman"/>
        </w:rPr>
        <w:lastRenderedPageBreak/>
        <w:t>Works Cited for Supplementary Material</w:t>
      </w:r>
    </w:p>
    <w:p w:rsidR="0028499C" w:rsidRPr="00380909" w:rsidRDefault="0028499C" w:rsidP="0028499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</w:rPr>
      </w:pPr>
      <w:r w:rsidRPr="00380909">
        <w:rPr>
          <w:smallCaps/>
          <w:noProof/>
        </w:rPr>
        <w:t>Stephenson, L. T.</w:t>
      </w:r>
      <w:r w:rsidRPr="00380909">
        <w:rPr>
          <w:noProof/>
        </w:rPr>
        <w:t xml:space="preserve">, </w:t>
      </w:r>
      <w:r w:rsidRPr="00380909">
        <w:rPr>
          <w:smallCaps/>
          <w:noProof/>
        </w:rPr>
        <w:t>Moody, M. P.</w:t>
      </w:r>
      <w:r w:rsidRPr="00380909">
        <w:rPr>
          <w:noProof/>
        </w:rPr>
        <w:t xml:space="preserve">, </w:t>
      </w:r>
      <w:r w:rsidRPr="00380909">
        <w:rPr>
          <w:smallCaps/>
          <w:noProof/>
        </w:rPr>
        <w:t>Liddicoat, P. V</w:t>
      </w:r>
      <w:r w:rsidRPr="00380909">
        <w:rPr>
          <w:noProof/>
        </w:rPr>
        <w:t xml:space="preserve"> &amp; </w:t>
      </w:r>
      <w:r w:rsidRPr="00380909">
        <w:rPr>
          <w:smallCaps/>
          <w:noProof/>
        </w:rPr>
        <w:t>Ringer, S. P.</w:t>
      </w:r>
      <w:r w:rsidRPr="00380909">
        <w:rPr>
          <w:noProof/>
        </w:rPr>
        <w:t xml:space="preserve"> (2007). New Techniques for the Analysis of Fine-Scaled Clustering Phenomena within Atom Probe Tomography (APT) Data. </w:t>
      </w:r>
      <w:r w:rsidRPr="00380909">
        <w:rPr>
          <w:i/>
          <w:iCs/>
          <w:noProof/>
        </w:rPr>
        <w:t>Microscopy and Microanalysis</w:t>
      </w:r>
      <w:r w:rsidRPr="00380909">
        <w:rPr>
          <w:noProof/>
        </w:rPr>
        <w:t xml:space="preserve"> </w:t>
      </w:r>
      <w:r w:rsidRPr="00380909">
        <w:rPr>
          <w:b/>
          <w:bCs/>
          <w:noProof/>
        </w:rPr>
        <w:t>13</w:t>
      </w:r>
      <w:r w:rsidRPr="00380909">
        <w:rPr>
          <w:noProof/>
        </w:rPr>
        <w:t>, 448–463.</w:t>
      </w:r>
    </w:p>
    <w:p w:rsidR="0028499C" w:rsidRDefault="0028499C">
      <w:r>
        <w:br w:type="page"/>
      </w:r>
    </w:p>
    <w:p w:rsidR="00477E0E" w:rsidRPr="00646CCF" w:rsidRDefault="00477E0E" w:rsidP="00477E0E"/>
    <w:sectPr w:rsidR="00477E0E" w:rsidRPr="00646CCF" w:rsidSect="00477E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7E0E"/>
    <w:rsid w:val="00167A95"/>
    <w:rsid w:val="001D5771"/>
    <w:rsid w:val="001E0572"/>
    <w:rsid w:val="00206007"/>
    <w:rsid w:val="0028499C"/>
    <w:rsid w:val="003C261D"/>
    <w:rsid w:val="00477E0E"/>
    <w:rsid w:val="00532150"/>
    <w:rsid w:val="0059138C"/>
    <w:rsid w:val="00646CCF"/>
    <w:rsid w:val="00754AA0"/>
    <w:rsid w:val="007915EE"/>
    <w:rsid w:val="008109CA"/>
    <w:rsid w:val="008320A4"/>
    <w:rsid w:val="00A659F1"/>
    <w:rsid w:val="00B00167"/>
    <w:rsid w:val="00D75B6B"/>
    <w:rsid w:val="00D86F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D4649E8-864E-4BCE-BEE6-226C16419B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uerpo">
    <w:name w:val="Cuerpo"/>
    <w:rsid w:val="00477E0E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u w:color="000000"/>
      <w:bdr w:val="nil"/>
      <w:lang w:eastAsia="ko-KR"/>
    </w:rPr>
  </w:style>
  <w:style w:type="character" w:customStyle="1" w:styleId="Ninguno">
    <w:name w:val="Ninguno"/>
    <w:rsid w:val="00477E0E"/>
    <w:rPr>
      <w:lang w:val="en-US"/>
    </w:rPr>
  </w:style>
  <w:style w:type="table" w:styleId="TableGrid">
    <w:name w:val="Table Grid"/>
    <w:basedOn w:val="TableNormal"/>
    <w:uiPriority w:val="39"/>
    <w:rsid w:val="00477E0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eastAsia="Arial Unicode MS"/>
      <w:sz w:val="20"/>
      <w:szCs w:val="20"/>
      <w:bdr w:val="nil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2034</Words>
  <Characters>11600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dent</dc:creator>
  <cp:keywords/>
  <dc:description/>
  <cp:lastModifiedBy>Dallin Barton</cp:lastModifiedBy>
  <cp:revision>2</cp:revision>
  <dcterms:created xsi:type="dcterms:W3CDTF">2019-02-11T17:49:00Z</dcterms:created>
  <dcterms:modified xsi:type="dcterms:W3CDTF">2019-02-11T17:49:00Z</dcterms:modified>
</cp:coreProperties>
</file>